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Default="00BB40B7" w:rsidP="00EE70FA">
      <w:pPr>
        <w:spacing w:line="240" w:lineRule="auto"/>
        <w:ind w:left="-1985" w:right="-1083"/>
        <w:jc w:val="center"/>
        <w:rPr>
          <w:rFonts w:eastAsia="Times New Roman"/>
        </w:rPr>
      </w:pPr>
      <w:r>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7F63">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v:textbox>
              </v:shape>
            </w:pict>
          </mc:Fallback>
        </mc:AlternateContent>
      </w:r>
      <w:r w:rsidRPr="00387F63">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0" w:name="_Hlk175240475"/>
                            <w:bookmarkStart w:id="1"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0"/>
                            <w:bookmarkEnd w:id="1"/>
                            <w:r w:rsidR="0040420B">
                              <w:rPr>
                                <w:rFonts w:asciiTheme="majorHAnsi" w:hAnsiTheme="majorHAnsi"/>
                                <w:b/>
                                <w:bCs/>
                                <w:caps/>
                                <w:sz w:val="44"/>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2" w:name="_Hlk175240475"/>
                      <w:bookmarkStart w:id="3"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2"/>
                      <w:bookmarkEnd w:id="3"/>
                      <w:r w:rsidR="0040420B">
                        <w:rPr>
                          <w:rFonts w:asciiTheme="majorHAnsi" w:hAnsiTheme="majorHAnsi"/>
                          <w:b/>
                          <w:bCs/>
                          <w:caps/>
                          <w:sz w:val="44"/>
                          <w:szCs w:val="18"/>
                        </w:rPr>
                        <w:t>.</w:t>
                      </w:r>
                    </w:p>
                  </w:txbxContent>
                </v:textbox>
              </v:shape>
            </w:pict>
          </mc:Fallback>
        </mc:AlternateContent>
      </w:r>
      <w:r w:rsidRPr="00387F63">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387F63">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v:textbox>
              </v:shape>
            </w:pict>
          </mc:Fallback>
        </mc:AlternateContent>
      </w:r>
      <w:r w:rsidR="00C728B4" w:rsidRPr="00387F63">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87F63">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87F63">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87F63">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Default="003A4140" w:rsidP="00C728B4">
      <w:pPr>
        <w:spacing w:before="0" w:after="0" w:line="240" w:lineRule="auto"/>
        <w:ind w:left="-1985" w:right="-1083"/>
        <w:jc w:val="left"/>
        <w:rPr>
          <w:rFonts w:eastAsia="Times New Roman"/>
        </w:rPr>
      </w:pPr>
      <w:r w:rsidRPr="00387F63">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Default="00C728B4" w:rsidP="00C728B4">
      <w:pPr>
        <w:spacing w:before="0" w:after="0" w:line="240" w:lineRule="auto"/>
        <w:jc w:val="left"/>
      </w:pPr>
    </w:p>
    <w:p w14:paraId="69A59826" w14:textId="77777777" w:rsidR="00C728B4" w:rsidRDefault="00C728B4" w:rsidP="00C728B4">
      <w:pPr>
        <w:spacing w:before="0" w:after="0" w:line="240" w:lineRule="auto"/>
        <w:jc w:val="left"/>
      </w:pPr>
    </w:p>
    <w:p w14:paraId="4F8C4DEC" w14:textId="77777777" w:rsidR="00C728B4" w:rsidRDefault="00C728B4" w:rsidP="00C728B4">
      <w:pPr>
        <w:spacing w:before="0" w:after="0" w:line="240" w:lineRule="auto"/>
        <w:jc w:val="left"/>
      </w:pPr>
    </w:p>
    <w:p w14:paraId="7A7E9F7F" w14:textId="77777777" w:rsidR="00C728B4" w:rsidRDefault="00C728B4" w:rsidP="00C728B4">
      <w:pPr>
        <w:spacing w:before="0" w:after="0" w:line="240" w:lineRule="auto"/>
        <w:jc w:val="left"/>
      </w:pPr>
    </w:p>
    <w:p w14:paraId="72D6266F" w14:textId="733A6418" w:rsidR="00D834B9" w:rsidRDefault="00D834B9" w:rsidP="00C728B4">
      <w:pPr>
        <w:spacing w:before="0" w:after="0" w:line="240" w:lineRule="auto"/>
        <w:jc w:val="left"/>
      </w:pPr>
    </w:p>
    <w:p w14:paraId="76375E69" w14:textId="77777777" w:rsidR="00D834B9" w:rsidRDefault="00D834B9" w:rsidP="00C728B4">
      <w:pPr>
        <w:spacing w:before="0" w:after="0" w:line="240" w:lineRule="auto"/>
        <w:jc w:val="left"/>
      </w:pPr>
    </w:p>
    <w:p w14:paraId="0CE3DB90" w14:textId="4F3BBF81" w:rsidR="00D834B9" w:rsidRDefault="00D834B9" w:rsidP="00C728B4">
      <w:pPr>
        <w:spacing w:before="0" w:after="0" w:line="240" w:lineRule="auto"/>
        <w:jc w:val="left"/>
      </w:pPr>
    </w:p>
    <w:p w14:paraId="4903FD76" w14:textId="49CC1D6C" w:rsidR="00D834B9" w:rsidRDefault="00D834B9" w:rsidP="00C728B4">
      <w:pPr>
        <w:spacing w:before="0" w:after="0" w:line="240" w:lineRule="auto"/>
        <w:jc w:val="left"/>
      </w:pPr>
    </w:p>
    <w:p w14:paraId="062EE05F" w14:textId="0DC45EDC" w:rsidR="00D834B9" w:rsidRDefault="00D834B9" w:rsidP="00C728B4">
      <w:pPr>
        <w:spacing w:before="0" w:after="0" w:line="240" w:lineRule="auto"/>
        <w:jc w:val="left"/>
      </w:pPr>
    </w:p>
    <w:p w14:paraId="07562919" w14:textId="77777777" w:rsidR="00D834B9" w:rsidRDefault="00D834B9" w:rsidP="00C728B4">
      <w:pPr>
        <w:spacing w:before="0" w:after="0" w:line="240" w:lineRule="auto"/>
        <w:jc w:val="left"/>
      </w:pPr>
    </w:p>
    <w:p w14:paraId="570139F9" w14:textId="77777777" w:rsidR="00D834B9" w:rsidRDefault="00D834B9" w:rsidP="00C728B4">
      <w:pPr>
        <w:spacing w:before="0" w:after="0" w:line="240" w:lineRule="auto"/>
        <w:jc w:val="left"/>
      </w:pPr>
    </w:p>
    <w:p w14:paraId="2F303A69" w14:textId="5D20FDF4" w:rsidR="00D834B9" w:rsidRDefault="00D834B9" w:rsidP="00C728B4">
      <w:pPr>
        <w:spacing w:before="0" w:after="0" w:line="240" w:lineRule="auto"/>
        <w:jc w:val="left"/>
      </w:pPr>
    </w:p>
    <w:p w14:paraId="1BA256ED" w14:textId="77777777" w:rsidR="00D834B9" w:rsidRDefault="00D834B9" w:rsidP="00C728B4">
      <w:pPr>
        <w:spacing w:before="0" w:after="0" w:line="240" w:lineRule="auto"/>
        <w:jc w:val="left"/>
      </w:pPr>
    </w:p>
    <w:p w14:paraId="5C39DDC0" w14:textId="77777777" w:rsidR="00D834B9" w:rsidRDefault="00D834B9" w:rsidP="00C728B4">
      <w:pPr>
        <w:spacing w:before="0" w:after="0" w:line="240" w:lineRule="auto"/>
        <w:jc w:val="left"/>
      </w:pPr>
    </w:p>
    <w:p w14:paraId="2E1CFBE1" w14:textId="498AC007" w:rsidR="00D834B9" w:rsidRDefault="00D834B9" w:rsidP="00C728B4">
      <w:pPr>
        <w:spacing w:before="0" w:after="0" w:line="240" w:lineRule="auto"/>
        <w:jc w:val="left"/>
      </w:pPr>
    </w:p>
    <w:p w14:paraId="40EEFE9B" w14:textId="77777777" w:rsidR="00D834B9" w:rsidRDefault="00D834B9" w:rsidP="00C728B4">
      <w:pPr>
        <w:spacing w:before="0" w:after="0" w:line="240" w:lineRule="auto"/>
        <w:jc w:val="left"/>
      </w:pPr>
    </w:p>
    <w:p w14:paraId="409C1DA0" w14:textId="2DB4019F" w:rsidR="00D834B9" w:rsidRDefault="00D834B9" w:rsidP="00C728B4">
      <w:pPr>
        <w:spacing w:before="0" w:after="0" w:line="240" w:lineRule="auto"/>
        <w:jc w:val="left"/>
      </w:pPr>
    </w:p>
    <w:p w14:paraId="0C78F192" w14:textId="77777777" w:rsidR="00D834B9" w:rsidRDefault="00D834B9" w:rsidP="00C728B4">
      <w:pPr>
        <w:spacing w:before="0" w:after="0" w:line="240" w:lineRule="auto"/>
        <w:jc w:val="left"/>
      </w:pPr>
    </w:p>
    <w:p w14:paraId="0C88FB3C" w14:textId="379EEB31" w:rsidR="00D834B9" w:rsidRDefault="00D834B9" w:rsidP="00C728B4">
      <w:pPr>
        <w:spacing w:before="0" w:after="0" w:line="240" w:lineRule="auto"/>
        <w:jc w:val="left"/>
      </w:pPr>
    </w:p>
    <w:p w14:paraId="1BBFF2C7" w14:textId="77777777" w:rsidR="00BB40B7" w:rsidRDefault="00BB40B7" w:rsidP="00C728B4">
      <w:pPr>
        <w:spacing w:before="0" w:after="0" w:line="240" w:lineRule="auto"/>
        <w:jc w:val="left"/>
        <w:sectPr w:rsidR="00BB40B7" w:rsidSect="005C241A">
          <w:pgSz w:w="12242" w:h="15842" w:code="1"/>
          <w:pgMar w:top="1701" w:right="1134" w:bottom="1418" w:left="1985" w:header="709" w:footer="709" w:gutter="0"/>
          <w:cols w:space="708"/>
          <w:docGrid w:linePitch="360"/>
        </w:sectPr>
      </w:pPr>
    </w:p>
    <w:p w14:paraId="13CC78A5" w14:textId="66B181A7" w:rsidR="00BB40B7" w:rsidRDefault="0040420B" w:rsidP="00C728B4">
      <w:pPr>
        <w:spacing w:before="0" w:after="0" w:line="240" w:lineRule="auto"/>
        <w:jc w:val="left"/>
        <w:sectPr w:rsidR="00BB40B7" w:rsidSect="005C241A">
          <w:pgSz w:w="12242" w:h="15842" w:code="1"/>
          <w:pgMar w:top="1701" w:right="1134" w:bottom="1418" w:left="1985" w:header="709" w:footer="709" w:gutter="0"/>
          <w:cols w:space="708"/>
          <w:docGrid w:linePitch="360"/>
        </w:sectPr>
      </w:pPr>
      <w:r w:rsidRPr="00387F63">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87F63" w:rsidRDefault="00D325C9" w:rsidP="009035CF">
      <w:pPr>
        <w:spacing w:before="0" w:after="0" w:line="240" w:lineRule="auto"/>
        <w:rPr>
          <w:rFonts w:eastAsia="Times New Roman"/>
        </w:rPr>
      </w:pPr>
      <w:r w:rsidRPr="00387F63">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87F63" w:rsidRDefault="00D325C9" w:rsidP="00D325C9">
      <w:pPr>
        <w:spacing w:after="0"/>
      </w:pPr>
      <w:r w:rsidRPr="00387F63">
        <w:t>Se autoriza su utilización bajo la licencia siguiente:</w:t>
      </w:r>
    </w:p>
    <w:p w14:paraId="6539DF0B" w14:textId="1348EBDC" w:rsidR="00D325C9" w:rsidRPr="00387F63" w:rsidRDefault="00D325C9" w:rsidP="00D325C9">
      <w:pPr>
        <w:spacing w:before="0" w:after="0" w:line="240" w:lineRule="auto"/>
        <w:jc w:val="left"/>
        <w:rPr>
          <w:rFonts w:eastAsia="Times New Roman"/>
          <w:b/>
        </w:rPr>
      </w:pPr>
      <w:r w:rsidRPr="00387F63">
        <w:rPr>
          <w:rFonts w:eastAsia="Times New Roman"/>
          <w:b/>
        </w:rPr>
        <w:t xml:space="preserve">Atribución- No Comercial- Compartir Igual </w:t>
      </w:r>
    </w:p>
    <w:p w14:paraId="782E9A36" w14:textId="77777777" w:rsidR="00D325C9" w:rsidRPr="00387F63" w:rsidRDefault="00D325C9" w:rsidP="00D325C9">
      <w:pPr>
        <w:spacing w:before="0" w:after="0" w:line="240" w:lineRule="auto"/>
        <w:jc w:val="left"/>
        <w:rPr>
          <w:rFonts w:eastAsia="Times New Roman"/>
        </w:rPr>
      </w:pPr>
      <w:r w:rsidRPr="00387F63">
        <w:rPr>
          <w:rFonts w:eastAsia="Times New Roman"/>
        </w:rPr>
        <w:t xml:space="preserve"> </w:t>
      </w:r>
    </w:p>
    <w:p w14:paraId="2EDEF511" w14:textId="701D8210" w:rsidR="00D325C9" w:rsidRPr="00387F63" w:rsidRDefault="00D325C9" w:rsidP="00D325C9">
      <w:pPr>
        <w:spacing w:before="0" w:after="0" w:line="240" w:lineRule="auto"/>
        <w:jc w:val="left"/>
        <w:rPr>
          <w:rFonts w:eastAsia="Times New Roman"/>
        </w:rPr>
      </w:pPr>
      <w:r w:rsidRPr="00387F63">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87F63" w:rsidRDefault="00D325C9" w:rsidP="00D325C9">
      <w:pPr>
        <w:spacing w:before="0" w:after="0" w:line="240" w:lineRule="auto"/>
        <w:jc w:val="left"/>
        <w:rPr>
          <w:rFonts w:eastAsia="Times New Roman"/>
        </w:rPr>
      </w:pPr>
    </w:p>
    <w:p w14:paraId="68B678C8" w14:textId="4E7C2791" w:rsidR="00D325C9" w:rsidRPr="00387F63" w:rsidRDefault="00D325C9" w:rsidP="00D325C9">
      <w:pPr>
        <w:spacing w:before="0" w:after="0" w:line="240" w:lineRule="auto"/>
        <w:jc w:val="left"/>
        <w:rPr>
          <w:rFonts w:eastAsia="Times New Roman"/>
        </w:rPr>
      </w:pPr>
    </w:p>
    <w:p w14:paraId="3B448851" w14:textId="59EDCC31" w:rsidR="00D325C9" w:rsidRPr="00387F63" w:rsidRDefault="00D325C9" w:rsidP="00D325C9">
      <w:pPr>
        <w:spacing w:before="0" w:after="0" w:line="240" w:lineRule="auto"/>
        <w:jc w:val="left"/>
        <w:rPr>
          <w:rFonts w:eastAsia="Times New Roman"/>
        </w:rPr>
      </w:pPr>
    </w:p>
    <w:p w14:paraId="4F2E6856" w14:textId="0D669E21" w:rsidR="00D325C9" w:rsidRPr="00387F63" w:rsidRDefault="00D325C9" w:rsidP="00D325C9">
      <w:pPr>
        <w:spacing w:before="0" w:after="0" w:line="240" w:lineRule="auto"/>
        <w:jc w:val="left"/>
        <w:rPr>
          <w:rFonts w:eastAsia="Times New Roman"/>
        </w:rPr>
      </w:pPr>
    </w:p>
    <w:p w14:paraId="42658E13" w14:textId="77777777" w:rsidR="00D325C9" w:rsidRPr="00387F63" w:rsidRDefault="00D325C9" w:rsidP="00D325C9">
      <w:pPr>
        <w:spacing w:before="0" w:after="0"/>
      </w:pPr>
      <w:r w:rsidRPr="00387F63">
        <w:t>Para cualquier información contacte con:</w:t>
      </w:r>
    </w:p>
    <w:p w14:paraId="4D0838C8" w14:textId="77777777" w:rsidR="00D325C9" w:rsidRPr="00387F63" w:rsidRDefault="00D325C9" w:rsidP="00411563">
      <w:pPr>
        <w:spacing w:before="0" w:after="0"/>
        <w:jc w:val="left"/>
      </w:pPr>
      <w:r w:rsidRPr="00387F63">
        <w:t>Dirección de Información Científico Técnica. Universidad Central “Marta Abreu” de Las Villas. Carretera a Camajuaní. Km 5½. Santa Clara. Villa Clara. Cuba. CP. 54 830</w:t>
      </w:r>
    </w:p>
    <w:p w14:paraId="4F772E3E" w14:textId="77777777" w:rsidR="00D325C9" w:rsidRDefault="00D325C9" w:rsidP="00D325C9">
      <w:pPr>
        <w:spacing w:before="0" w:after="0"/>
      </w:pPr>
      <w:r w:rsidRPr="00387F63">
        <w:t>Teléfonos.: +53 01 42281503-14190</w:t>
      </w:r>
    </w:p>
    <w:p w14:paraId="22BE6792" w14:textId="77777777" w:rsidR="00411563" w:rsidRDefault="00411563" w:rsidP="00D325C9">
      <w:pPr>
        <w:spacing w:before="0" w:after="0"/>
      </w:pPr>
    </w:p>
    <w:p w14:paraId="5C3E1DE9" w14:textId="77777777" w:rsidR="007D4B82" w:rsidRDefault="007D4B82" w:rsidP="00D325C9">
      <w:pPr>
        <w:spacing w:before="0" w:after="0"/>
      </w:pPr>
    </w:p>
    <w:p w14:paraId="7D9FC123" w14:textId="77777777" w:rsidR="007D4B82" w:rsidRDefault="007D4B82" w:rsidP="00D325C9">
      <w:pPr>
        <w:spacing w:before="0" w:after="0"/>
      </w:pPr>
    </w:p>
    <w:p w14:paraId="39EA2CF1" w14:textId="77777777" w:rsidR="007D4B82" w:rsidRDefault="007D4B82" w:rsidP="00D325C9">
      <w:pPr>
        <w:spacing w:before="0" w:after="0"/>
      </w:pPr>
    </w:p>
    <w:p w14:paraId="6FF3947B" w14:textId="77777777" w:rsidR="007D4B82" w:rsidRDefault="007D4B82" w:rsidP="00D325C9">
      <w:pPr>
        <w:spacing w:before="0" w:after="0"/>
      </w:pPr>
    </w:p>
    <w:p w14:paraId="43E75D70" w14:textId="77777777" w:rsidR="007D4B82" w:rsidRDefault="007D4B82" w:rsidP="00D325C9">
      <w:pPr>
        <w:spacing w:before="0" w:after="0"/>
      </w:pPr>
    </w:p>
    <w:p w14:paraId="60D70DF8" w14:textId="77777777" w:rsidR="007D4B82" w:rsidRDefault="007D4B82" w:rsidP="00D325C9">
      <w:pPr>
        <w:spacing w:before="0" w:after="0"/>
      </w:pPr>
    </w:p>
    <w:p w14:paraId="4D9F20B1" w14:textId="222AE005" w:rsidR="00411563" w:rsidRPr="00387F63" w:rsidRDefault="00411563" w:rsidP="00411563">
      <w:pPr>
        <w:spacing w:before="0" w:after="0"/>
        <w:jc w:val="center"/>
      </w:pPr>
      <w:r>
        <w:t>2024.</w:t>
      </w:r>
    </w:p>
    <w:p w14:paraId="703E3A61" w14:textId="37951DEA" w:rsidR="00186D9C" w:rsidRDefault="00D325C9" w:rsidP="00112571">
      <w:pPr>
        <w:spacing w:before="0" w:after="0" w:line="240" w:lineRule="auto"/>
        <w:jc w:val="left"/>
      </w:pPr>
      <w:r w:rsidRPr="00387F63">
        <w:br w:type="page"/>
      </w:r>
    </w:p>
    <w:p w14:paraId="619AF5CD" w14:textId="77777777" w:rsidR="00186D9C" w:rsidRDefault="00186D9C" w:rsidP="00186D9C">
      <w:pPr>
        <w:spacing w:before="0" w:after="0"/>
        <w:jc w:val="center"/>
      </w:pPr>
    </w:p>
    <w:p w14:paraId="4C5FD5F6" w14:textId="1E5297EC" w:rsidR="00186D9C" w:rsidRPr="00387F63" w:rsidRDefault="00186D9C" w:rsidP="00186D9C">
      <w:pPr>
        <w:spacing w:before="0" w:after="0"/>
        <w:jc w:val="center"/>
      </w:pPr>
      <w:r>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87F63" w:rsidRDefault="00286536" w:rsidP="00286536">
      <w:pPr>
        <w:spacing w:before="0" w:after="0"/>
      </w:pPr>
    </w:p>
    <w:p w14:paraId="358129FB" w14:textId="77777777" w:rsidR="003903A1" w:rsidRPr="00387F63" w:rsidRDefault="003903A1" w:rsidP="00286536">
      <w:pPr>
        <w:spacing w:before="0" w:after="0"/>
      </w:pPr>
    </w:p>
    <w:p w14:paraId="373461A5" w14:textId="77777777" w:rsidR="00286536" w:rsidRPr="00723FA0" w:rsidRDefault="00286536" w:rsidP="00723FA0">
      <w:pPr>
        <w:pStyle w:val="Figuras"/>
      </w:pPr>
      <w:r w:rsidRPr="00723FA0">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Default="00186D9C" w:rsidP="00286536">
      <w:pPr>
        <w:spacing w:before="0" w:after="0"/>
        <w:jc w:val="center"/>
      </w:pPr>
    </w:p>
    <w:p w14:paraId="6F92BA26" w14:textId="10D494BD" w:rsidR="00286536" w:rsidRPr="00387F63" w:rsidRDefault="00286536" w:rsidP="00286536">
      <w:pPr>
        <w:spacing w:before="0" w:after="0"/>
        <w:jc w:val="center"/>
      </w:pPr>
      <w:r w:rsidRPr="00387F63">
        <w:t>_____________</w:t>
      </w:r>
    </w:p>
    <w:p w14:paraId="6AFC4162" w14:textId="77777777" w:rsidR="00286536" w:rsidRPr="00387F63" w:rsidRDefault="00286536" w:rsidP="00286536">
      <w:pPr>
        <w:spacing w:before="0" w:after="0"/>
        <w:jc w:val="center"/>
      </w:pPr>
      <w:r w:rsidRPr="00387F63">
        <w:t>Firma del autor</w:t>
      </w:r>
    </w:p>
    <w:p w14:paraId="6A6536EC" w14:textId="77777777" w:rsidR="00286536" w:rsidRPr="00387F63" w:rsidRDefault="00286536" w:rsidP="00286536">
      <w:pPr>
        <w:spacing w:before="0" w:after="0"/>
        <w:jc w:val="center"/>
      </w:pPr>
    </w:p>
    <w:p w14:paraId="47F8F258" w14:textId="77777777" w:rsidR="00286536" w:rsidRPr="00387F63" w:rsidRDefault="00286536" w:rsidP="00286536">
      <w:pPr>
        <w:spacing w:before="0" w:after="0"/>
      </w:pPr>
      <w:r w:rsidRPr="00387F63">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87F63" w:rsidRDefault="00286536" w:rsidP="00286536">
      <w:pPr>
        <w:spacing w:before="0" w:after="0"/>
        <w:jc w:val="center"/>
      </w:pPr>
    </w:p>
    <w:p w14:paraId="2F2D9A4F" w14:textId="77777777" w:rsidR="00286536" w:rsidRPr="00387F63" w:rsidRDefault="00286536" w:rsidP="00286536">
      <w:pPr>
        <w:spacing w:before="0" w:after="0"/>
        <w:jc w:val="center"/>
      </w:pPr>
    </w:p>
    <w:p w14:paraId="340EBAC3" w14:textId="77777777" w:rsidR="00FA52A7" w:rsidRDefault="00286536" w:rsidP="00286536">
      <w:pPr>
        <w:spacing w:before="0" w:after="0"/>
        <w:jc w:val="center"/>
      </w:pPr>
      <w:r w:rsidRPr="00387F63">
        <w:t>_____________         _____________</w:t>
      </w:r>
      <w:r w:rsidRPr="00387F63">
        <w:tab/>
        <w:t xml:space="preserve">        ____________________                       </w:t>
      </w:r>
    </w:p>
    <w:p w14:paraId="03858D56" w14:textId="57E62B0F" w:rsidR="00286536" w:rsidRPr="00387F63" w:rsidRDefault="00286536" w:rsidP="00286536">
      <w:pPr>
        <w:spacing w:before="0" w:after="0"/>
        <w:jc w:val="center"/>
      </w:pPr>
      <w:r w:rsidRPr="00387F63">
        <w:t>Firma del tutor             Firma del tutor                    Firma del jefe del Dpto</w:t>
      </w:r>
    </w:p>
    <w:p w14:paraId="36FA96B7" w14:textId="7A229194" w:rsidR="00A81528" w:rsidRPr="00C97ADA" w:rsidRDefault="003903A1" w:rsidP="004073A0">
      <w:pPr>
        <w:pStyle w:val="Heading1"/>
      </w:pPr>
      <w:r w:rsidRPr="00387F63">
        <w:br w:type="page"/>
      </w:r>
      <w:r w:rsidR="002B498D" w:rsidRPr="00C97ADA">
        <w:lastRenderedPageBreak/>
        <w:t>AGRADECIMIENTOS</w:t>
      </w:r>
    </w:p>
    <w:p w14:paraId="4A481D49" w14:textId="77777777" w:rsidR="002B498D" w:rsidRDefault="002B498D" w:rsidP="00FE2561">
      <w:pPr>
        <w:spacing w:before="0" w:after="0" w:line="240" w:lineRule="auto"/>
        <w:jc w:val="left"/>
      </w:pPr>
    </w:p>
    <w:p w14:paraId="3F897C88" w14:textId="77777777" w:rsidR="00C97ADA" w:rsidRDefault="00C97ADA" w:rsidP="00FE2561">
      <w:pPr>
        <w:spacing w:before="0" w:after="0" w:line="240" w:lineRule="auto"/>
        <w:jc w:val="left"/>
        <w:sectPr w:rsidR="00C97ADA" w:rsidSect="005C241A">
          <w:pgSz w:w="12242" w:h="15842" w:code="1"/>
          <w:pgMar w:top="1701" w:right="1134" w:bottom="1418" w:left="1985" w:header="709" w:footer="709" w:gutter="0"/>
          <w:cols w:space="708"/>
          <w:docGrid w:linePitch="360"/>
        </w:sectPr>
      </w:pPr>
    </w:p>
    <w:p w14:paraId="166AEEE2" w14:textId="151C07C3" w:rsidR="00C97ADA" w:rsidRDefault="00C97ADA" w:rsidP="004073A0">
      <w:pPr>
        <w:pStyle w:val="Heading1"/>
      </w:pPr>
      <w:r>
        <w:lastRenderedPageBreak/>
        <w:t>resumen</w:t>
      </w:r>
    </w:p>
    <w:p w14:paraId="72C8B15A" w14:textId="00ACAA0A" w:rsidR="00A2167F" w:rsidRDefault="00A2167F" w:rsidP="00C97ADA">
      <w:bookmarkStart w:id="4" w:name="_Hlk175671615"/>
      <w:r>
        <w:t>La Facultad de Ciencias Agropecuarias de la Universidad Central de Las Villas “Marta Abreu” requiere de un sistema que apoye la investigación de la incidencia de la enfermedad fúngica mancha de asfalto (</w:t>
      </w:r>
      <w:r w:rsidRPr="00A2167F">
        <w:rPr>
          <w:i/>
          <w:iCs/>
        </w:rPr>
        <w:t>Phyllachora maydis</w:t>
      </w:r>
      <w:r>
        <w:t>) en el cultivo del maíz (</w:t>
      </w:r>
      <w:r w:rsidRPr="00A2167F">
        <w:rPr>
          <w:i/>
          <w:iCs/>
        </w:rPr>
        <w:t>Zea mays</w:t>
      </w:r>
      <w:r>
        <w:t xml:space="preserve">) mediante el registro y análisis de </w:t>
      </w:r>
      <w:r w:rsidR="00246A3A">
        <w:t xml:space="preserve">observaciones meteorológicas y el pronóstico de la afectación basado en dichas mediciones. Para ello se propone e implementa una aplicación web construida con los </w:t>
      </w:r>
      <w:r w:rsidR="00246A3A">
        <w:rPr>
          <w:i/>
          <w:iCs/>
        </w:rPr>
        <w:t>framewoks</w:t>
      </w:r>
      <w:r w:rsidR="00246A3A">
        <w:t xml:space="preserve"> Next.js (que se sustenta en</w:t>
      </w:r>
      <w:r w:rsidR="004C0C10">
        <w:t xml:space="preserve"> React, una biblioteca</w:t>
      </w:r>
      <w:r w:rsidR="00246A3A">
        <w:t xml:space="preserve"> de Java</w:t>
      </w:r>
      <w:r w:rsidR="004C0C10">
        <w:t>S</w:t>
      </w:r>
      <w:r w:rsidR="00246A3A">
        <w:t>cript) para el contenido y la funcionalidad</w:t>
      </w:r>
      <w:r w:rsidR="00426A7E">
        <w:t>,</w:t>
      </w:r>
      <w:r w:rsidR="00246A3A">
        <w:t xml:space="preserve"> y Tailwind</w:t>
      </w:r>
      <w:r w:rsidR="00426A7E">
        <w:t xml:space="preserve"> (basado en el lenguaje CSS) para la estilización</w:t>
      </w:r>
      <w:r w:rsidR="00246A3A">
        <w:t xml:space="preserve"> en el </w:t>
      </w:r>
      <w:r w:rsidR="00246A3A">
        <w:rPr>
          <w:i/>
          <w:iCs/>
        </w:rPr>
        <w:t>front</w:t>
      </w:r>
      <w:r w:rsidR="00426A7E">
        <w:rPr>
          <w:i/>
          <w:iCs/>
        </w:rPr>
        <w:t>-</w:t>
      </w:r>
      <w:r w:rsidR="00246A3A">
        <w:rPr>
          <w:i/>
          <w:iCs/>
        </w:rPr>
        <w:t>end</w:t>
      </w:r>
      <w:r w:rsidR="00426A7E">
        <w:t xml:space="preserve">, y con Django y Django REST Framework (que usan el lenguaje de programación Python) en el </w:t>
      </w:r>
      <w:r w:rsidR="00426A7E">
        <w:rPr>
          <w:i/>
          <w:iCs/>
        </w:rPr>
        <w:t>back-end</w:t>
      </w:r>
      <w:r w:rsidR="00426A7E">
        <w:t>, así como un servidor PostgreSQL para la gestión de la base de datos. Se implementó además un sistema de credenciales para la autenticación de los usuarios autorizados a modificar la</w:t>
      </w:r>
      <w:r w:rsidR="00D37CF6">
        <w:t xml:space="preserve"> </w:t>
      </w:r>
      <w:r w:rsidR="00426A7E">
        <w:t xml:space="preserve">información </w:t>
      </w:r>
      <w:r w:rsidR="00A71EA1">
        <w:t>manejada</w:t>
      </w:r>
      <w:r w:rsidR="00426A7E">
        <w:t>. La aplicación web</w:t>
      </w:r>
      <w:r w:rsidR="00FC364E">
        <w:t xml:space="preserve"> resultante</w:t>
      </w:r>
      <w:r w:rsidR="00426A7E">
        <w:t xml:space="preserve"> permite </w:t>
      </w:r>
      <w:r w:rsidR="00A71EA1">
        <w:t>la introducción, recuperación y eliminación de datos sobre las observaciones, las estaciones meteorológicas y las unidades de cultivo del maíz</w:t>
      </w:r>
      <w:r w:rsidR="00B21544">
        <w:t>.</w:t>
      </w:r>
      <w:r w:rsidR="00A71EA1">
        <w:t xml:space="preserve"> </w:t>
      </w:r>
      <w:r w:rsidR="00B21544">
        <w:t>Posibilita</w:t>
      </w:r>
      <w:r w:rsidR="00A71EA1">
        <w:t xml:space="preserve"> la emisión automática de pronósticos de advertencia cuando</w:t>
      </w:r>
      <w:r w:rsidR="003A07A8">
        <w:t xml:space="preserve"> </w:t>
      </w:r>
      <w:r w:rsidR="00A71EA1">
        <w:t>el riesgo de aparición y desarrollo de la enfermedad en los sembrados monitoreados lo haga necesario.</w:t>
      </w:r>
    </w:p>
    <w:p w14:paraId="0E6B2905" w14:textId="77777777" w:rsidR="00BA4E6E" w:rsidRDefault="00BA4E6E" w:rsidP="00C97ADA"/>
    <w:p w14:paraId="1A12F4D9" w14:textId="57266880" w:rsidR="00BA4E6E" w:rsidRPr="00BA4E6E" w:rsidRDefault="00BA4E6E" w:rsidP="00C97ADA">
      <w:r>
        <w:rPr>
          <w:b/>
          <w:bCs/>
        </w:rPr>
        <w:t xml:space="preserve">Palabras clave: </w:t>
      </w:r>
      <w:r>
        <w:t xml:space="preserve">maíz, </w:t>
      </w:r>
      <w:r>
        <w:rPr>
          <w:i/>
          <w:iCs/>
        </w:rPr>
        <w:t>Phyllachora maydis</w:t>
      </w:r>
      <w:r>
        <w:t xml:space="preserve">, </w:t>
      </w:r>
      <w:r w:rsidR="00D91EC2">
        <w:t xml:space="preserve">aplicación </w:t>
      </w:r>
      <w:r>
        <w:t>web, Django, Next.js</w:t>
      </w:r>
    </w:p>
    <w:bookmarkEnd w:id="4"/>
    <w:p w14:paraId="39656619" w14:textId="77777777" w:rsidR="00A2167F" w:rsidRDefault="00A2167F" w:rsidP="00C97ADA"/>
    <w:p w14:paraId="01D67FA4" w14:textId="4F3D9BBE" w:rsidR="00A2167F" w:rsidRDefault="00A2167F" w:rsidP="00C97ADA">
      <w:pPr>
        <w:sectPr w:rsidR="00A2167F" w:rsidSect="005C241A">
          <w:pgSz w:w="12242" w:h="15842" w:code="1"/>
          <w:pgMar w:top="1701" w:right="1134" w:bottom="1418" w:left="1985" w:header="709" w:footer="709" w:gutter="0"/>
          <w:cols w:space="708"/>
          <w:docGrid w:linePitch="360"/>
        </w:sectPr>
      </w:pPr>
    </w:p>
    <w:p w14:paraId="727B5E1D" w14:textId="2DDE06E8" w:rsidR="00C97ADA" w:rsidRPr="00F105C4" w:rsidRDefault="00723FA0" w:rsidP="004073A0">
      <w:pPr>
        <w:pStyle w:val="Heading1"/>
        <w:rPr>
          <w:lang w:val="en-US"/>
        </w:rPr>
      </w:pPr>
      <w:r w:rsidRPr="00F105C4">
        <w:rPr>
          <w:lang w:val="en-US"/>
        </w:rPr>
        <w:lastRenderedPageBreak/>
        <w:t>abstract</w:t>
      </w:r>
    </w:p>
    <w:p w14:paraId="2E20F1C6" w14:textId="416A9C09" w:rsidR="00D37CF6" w:rsidRDefault="00EA7E50" w:rsidP="00D37CF6">
      <w:pPr>
        <w:rPr>
          <w:lang w:val="en-US"/>
        </w:rPr>
      </w:pPr>
      <w:r w:rsidRPr="0036543C">
        <w:rPr>
          <w:lang w:val="en-US"/>
        </w:rPr>
        <w:t xml:space="preserve">The Faculty of Agropecuary </w:t>
      </w:r>
      <w:r w:rsidR="0036543C" w:rsidRPr="0036543C">
        <w:rPr>
          <w:lang w:val="en-US"/>
        </w:rPr>
        <w:t>Sciences</w:t>
      </w:r>
      <w:r w:rsidR="00D37CF6" w:rsidRPr="0036543C">
        <w:rPr>
          <w:lang w:val="en-US"/>
        </w:rPr>
        <w:t xml:space="preserve"> </w:t>
      </w:r>
      <w:r w:rsidR="0036543C" w:rsidRPr="0036543C">
        <w:rPr>
          <w:lang w:val="en-US"/>
        </w:rPr>
        <w:t>of the Central University of Las Villas</w:t>
      </w:r>
      <w:r w:rsidR="00D37CF6" w:rsidRPr="0036543C">
        <w:rPr>
          <w:lang w:val="en-US"/>
        </w:rPr>
        <w:t xml:space="preserve"> “Marta Abreu” </w:t>
      </w:r>
      <w:r w:rsidR="0036543C" w:rsidRPr="0036543C">
        <w:rPr>
          <w:lang w:val="en-US"/>
        </w:rPr>
        <w:t>needs a system to support the investigation of the incidence of the tar spot fungal disease (</w:t>
      </w:r>
      <w:r w:rsidR="0036543C" w:rsidRPr="0036543C">
        <w:rPr>
          <w:i/>
          <w:iCs/>
          <w:lang w:val="en-US"/>
        </w:rPr>
        <w:t>Phyllachora maydis</w:t>
      </w:r>
      <w:r w:rsidR="0036543C" w:rsidRPr="0036543C">
        <w:rPr>
          <w:lang w:val="en-US"/>
        </w:rPr>
        <w:t xml:space="preserve">) in the growing of corn </w:t>
      </w:r>
      <w:r w:rsidR="00D37CF6" w:rsidRPr="0036543C">
        <w:rPr>
          <w:lang w:val="en-US"/>
        </w:rPr>
        <w:t>(</w:t>
      </w:r>
      <w:r w:rsidR="00D37CF6" w:rsidRPr="0036543C">
        <w:rPr>
          <w:i/>
          <w:iCs/>
          <w:lang w:val="en-US"/>
        </w:rPr>
        <w:t>Zea mays</w:t>
      </w:r>
      <w:r w:rsidR="00D37CF6" w:rsidRPr="0036543C">
        <w:rPr>
          <w:lang w:val="en-US"/>
        </w:rPr>
        <w:t xml:space="preserve">) </w:t>
      </w:r>
      <w:r w:rsidR="0036543C" w:rsidRPr="0036543C">
        <w:rPr>
          <w:lang w:val="en-US"/>
        </w:rPr>
        <w:t>th</w:t>
      </w:r>
      <w:r w:rsidR="0036543C">
        <w:rPr>
          <w:lang w:val="en-US"/>
        </w:rPr>
        <w:t>rough the recording and analysis</w:t>
      </w:r>
      <w:r w:rsidR="00D37CF6" w:rsidRPr="0036543C">
        <w:rPr>
          <w:lang w:val="en-US"/>
        </w:rPr>
        <w:t xml:space="preserve"> </w:t>
      </w:r>
      <w:r w:rsidR="0036543C">
        <w:rPr>
          <w:lang w:val="en-US"/>
        </w:rPr>
        <w:t>of weather observations</w:t>
      </w:r>
      <w:r w:rsidR="00D37CF6" w:rsidRPr="0036543C">
        <w:rPr>
          <w:lang w:val="en-US"/>
        </w:rPr>
        <w:t xml:space="preserve"> </w:t>
      </w:r>
      <w:r w:rsidR="0036543C">
        <w:rPr>
          <w:lang w:val="en-US"/>
        </w:rPr>
        <w:t>and the forecasting of possible affectations</w:t>
      </w:r>
      <w:r w:rsidR="00D37CF6" w:rsidRPr="0036543C">
        <w:rPr>
          <w:lang w:val="en-US"/>
        </w:rPr>
        <w:t xml:space="preserve"> </w:t>
      </w:r>
      <w:r w:rsidR="0036543C">
        <w:rPr>
          <w:lang w:val="en-US"/>
        </w:rPr>
        <w:t>on the basis of those records</w:t>
      </w:r>
      <w:r w:rsidR="00D37CF6" w:rsidRPr="0036543C">
        <w:rPr>
          <w:lang w:val="en-US"/>
        </w:rPr>
        <w:t xml:space="preserve">. </w:t>
      </w:r>
      <w:r w:rsidR="0036543C" w:rsidRPr="0036543C">
        <w:rPr>
          <w:lang w:val="en-US"/>
        </w:rPr>
        <w:t>To that effect, the author</w:t>
      </w:r>
      <w:r w:rsidR="00D37CF6" w:rsidRPr="0036543C">
        <w:rPr>
          <w:lang w:val="en-US"/>
        </w:rPr>
        <w:t xml:space="preserve"> </w:t>
      </w:r>
      <w:r w:rsidR="0036543C" w:rsidRPr="0036543C">
        <w:rPr>
          <w:lang w:val="en-US"/>
        </w:rPr>
        <w:t>implements and proposes</w:t>
      </w:r>
      <w:r w:rsidR="00D37CF6" w:rsidRPr="0036543C">
        <w:rPr>
          <w:lang w:val="en-US"/>
        </w:rPr>
        <w:t xml:space="preserve"> </w:t>
      </w:r>
      <w:r w:rsidR="0036543C" w:rsidRPr="0036543C">
        <w:rPr>
          <w:lang w:val="en-US"/>
        </w:rPr>
        <w:t>a web application</w:t>
      </w:r>
      <w:r w:rsidR="00D37CF6" w:rsidRPr="0036543C">
        <w:rPr>
          <w:lang w:val="en-US"/>
        </w:rPr>
        <w:t xml:space="preserve"> </w:t>
      </w:r>
      <w:r w:rsidR="0036543C" w:rsidRPr="0036543C">
        <w:rPr>
          <w:lang w:val="en-US"/>
        </w:rPr>
        <w:t>built with the</w:t>
      </w:r>
      <w:r w:rsidR="00D37CF6" w:rsidRPr="0036543C">
        <w:rPr>
          <w:lang w:val="en-US"/>
        </w:rPr>
        <w:t xml:space="preserve"> </w:t>
      </w:r>
      <w:r w:rsidR="00D37CF6" w:rsidRPr="004C0C10">
        <w:rPr>
          <w:lang w:val="en-US"/>
        </w:rPr>
        <w:t>framewoks</w:t>
      </w:r>
      <w:r w:rsidR="00D37CF6" w:rsidRPr="0036543C">
        <w:rPr>
          <w:lang w:val="en-US"/>
        </w:rPr>
        <w:t xml:space="preserve"> Next.js (</w:t>
      </w:r>
      <w:r w:rsidR="0036543C" w:rsidRPr="0036543C">
        <w:rPr>
          <w:lang w:val="en-US"/>
        </w:rPr>
        <w:t>which is built on the</w:t>
      </w:r>
      <w:r w:rsidR="00D37CF6" w:rsidRPr="0036543C">
        <w:rPr>
          <w:lang w:val="en-US"/>
        </w:rPr>
        <w:t xml:space="preserve"> Java</w:t>
      </w:r>
      <w:r w:rsidR="004C0C10">
        <w:rPr>
          <w:lang w:val="en-US"/>
        </w:rPr>
        <w:t>S</w:t>
      </w:r>
      <w:r w:rsidR="00D37CF6" w:rsidRPr="0036543C">
        <w:rPr>
          <w:lang w:val="en-US"/>
        </w:rPr>
        <w:t>cript</w:t>
      </w:r>
      <w:r w:rsidR="0036543C" w:rsidRPr="0036543C">
        <w:rPr>
          <w:lang w:val="en-US"/>
        </w:rPr>
        <w:t xml:space="preserve"> library</w:t>
      </w:r>
      <w:r w:rsidR="00D37CF6" w:rsidRPr="0036543C">
        <w:rPr>
          <w:lang w:val="en-US"/>
        </w:rPr>
        <w:t xml:space="preserve"> </w:t>
      </w:r>
      <w:r w:rsidR="00D37CF6" w:rsidRPr="004C0C10">
        <w:rPr>
          <w:lang w:val="en-US"/>
        </w:rPr>
        <w:t>React</w:t>
      </w:r>
      <w:r w:rsidR="00D37CF6" w:rsidRPr="0036543C">
        <w:rPr>
          <w:lang w:val="en-US"/>
        </w:rPr>
        <w:t xml:space="preserve">) </w:t>
      </w:r>
      <w:r w:rsidR="0036543C" w:rsidRPr="0036543C">
        <w:rPr>
          <w:lang w:val="en-US"/>
        </w:rPr>
        <w:t>fo</w:t>
      </w:r>
      <w:r w:rsidR="0036543C">
        <w:rPr>
          <w:lang w:val="en-US"/>
        </w:rPr>
        <w:t>r content and functionality</w:t>
      </w:r>
      <w:r w:rsidR="00D37CF6" w:rsidRPr="0036543C">
        <w:rPr>
          <w:lang w:val="en-US"/>
        </w:rPr>
        <w:t xml:space="preserve">, </w:t>
      </w:r>
      <w:r w:rsidR="0036543C">
        <w:rPr>
          <w:lang w:val="en-US"/>
        </w:rPr>
        <w:t>and</w:t>
      </w:r>
      <w:r w:rsidR="00D37CF6" w:rsidRPr="0036543C">
        <w:rPr>
          <w:lang w:val="en-US"/>
        </w:rPr>
        <w:t xml:space="preserve"> Tailwind (</w:t>
      </w:r>
      <w:r w:rsidR="0036543C">
        <w:rPr>
          <w:lang w:val="en-US"/>
        </w:rPr>
        <w:t>based on the</w:t>
      </w:r>
      <w:r w:rsidR="00D37CF6" w:rsidRPr="0036543C">
        <w:rPr>
          <w:lang w:val="en-US"/>
        </w:rPr>
        <w:t xml:space="preserve"> CSS</w:t>
      </w:r>
      <w:r w:rsidR="0036543C">
        <w:rPr>
          <w:lang w:val="en-US"/>
        </w:rPr>
        <w:t xml:space="preserve"> language</w:t>
      </w:r>
      <w:r w:rsidR="00D37CF6" w:rsidRPr="0036543C">
        <w:rPr>
          <w:lang w:val="en-US"/>
        </w:rPr>
        <w:t xml:space="preserve">) </w:t>
      </w:r>
      <w:r w:rsidR="00FC364E">
        <w:rPr>
          <w:lang w:val="en-US"/>
        </w:rPr>
        <w:t>for styling in the</w:t>
      </w:r>
      <w:r w:rsidR="00D37CF6" w:rsidRPr="0036543C">
        <w:rPr>
          <w:lang w:val="en-US"/>
        </w:rPr>
        <w:t xml:space="preserve"> </w:t>
      </w:r>
      <w:r w:rsidR="00D37CF6" w:rsidRPr="004C0C10">
        <w:rPr>
          <w:lang w:val="en-US"/>
        </w:rPr>
        <w:t>front-end</w:t>
      </w:r>
      <w:r w:rsidR="00D37CF6" w:rsidRPr="0036543C">
        <w:rPr>
          <w:lang w:val="en-US"/>
        </w:rPr>
        <w:t xml:space="preserve">, </w:t>
      </w:r>
      <w:r w:rsidR="00FC364E">
        <w:rPr>
          <w:lang w:val="en-US"/>
        </w:rPr>
        <w:t>and with Django</w:t>
      </w:r>
      <w:r w:rsidR="00D37CF6" w:rsidRPr="0036543C">
        <w:rPr>
          <w:lang w:val="en-US"/>
        </w:rPr>
        <w:t xml:space="preserve"> </w:t>
      </w:r>
      <w:r w:rsidR="00FC364E">
        <w:rPr>
          <w:lang w:val="en-US"/>
        </w:rPr>
        <w:t>and Django REST Framework</w:t>
      </w:r>
      <w:r w:rsidR="00D37CF6" w:rsidRPr="0036543C">
        <w:rPr>
          <w:lang w:val="en-US"/>
        </w:rPr>
        <w:t xml:space="preserve"> (</w:t>
      </w:r>
      <w:r w:rsidR="00FC364E">
        <w:rPr>
          <w:lang w:val="en-US"/>
        </w:rPr>
        <w:t>which use programming language Python</w:t>
      </w:r>
      <w:r w:rsidR="00D37CF6" w:rsidRPr="0036543C">
        <w:rPr>
          <w:lang w:val="en-US"/>
        </w:rPr>
        <w:t xml:space="preserve">) </w:t>
      </w:r>
      <w:r w:rsidR="00FC364E">
        <w:rPr>
          <w:lang w:val="en-US"/>
        </w:rPr>
        <w:t>in the</w:t>
      </w:r>
      <w:r w:rsidR="00D37CF6" w:rsidRPr="0036543C">
        <w:rPr>
          <w:lang w:val="en-US"/>
        </w:rPr>
        <w:t xml:space="preserve"> </w:t>
      </w:r>
      <w:r w:rsidR="00D37CF6" w:rsidRPr="004C0C10">
        <w:rPr>
          <w:lang w:val="en-US"/>
        </w:rPr>
        <w:t>back-end</w:t>
      </w:r>
      <w:r w:rsidR="00FC364E">
        <w:rPr>
          <w:lang w:val="en-US"/>
        </w:rPr>
        <w:t>.</w:t>
      </w:r>
      <w:r w:rsidR="00D37CF6" w:rsidRPr="0036543C">
        <w:rPr>
          <w:lang w:val="en-US"/>
        </w:rPr>
        <w:t xml:space="preserve"> </w:t>
      </w:r>
      <w:r w:rsidR="00FC364E" w:rsidRPr="00FC364E">
        <w:rPr>
          <w:lang w:val="en-US"/>
        </w:rPr>
        <w:t xml:space="preserve">Furthermore, a </w:t>
      </w:r>
      <w:r w:rsidR="00D37CF6" w:rsidRPr="00FC364E">
        <w:rPr>
          <w:lang w:val="en-US"/>
        </w:rPr>
        <w:t>PostgreSQL</w:t>
      </w:r>
      <w:r w:rsidR="00FC364E" w:rsidRPr="00FC364E">
        <w:rPr>
          <w:lang w:val="en-US"/>
        </w:rPr>
        <w:t xml:space="preserve"> server was used</w:t>
      </w:r>
      <w:r w:rsidR="00D37CF6" w:rsidRPr="00FC364E">
        <w:rPr>
          <w:lang w:val="en-US"/>
        </w:rPr>
        <w:t xml:space="preserve"> </w:t>
      </w:r>
      <w:r w:rsidR="00FC364E" w:rsidRPr="00FC364E">
        <w:rPr>
          <w:lang w:val="en-US"/>
        </w:rPr>
        <w:t>for database management and</w:t>
      </w:r>
      <w:r w:rsidR="00D37CF6" w:rsidRPr="00FC364E">
        <w:rPr>
          <w:lang w:val="en-US"/>
        </w:rPr>
        <w:t xml:space="preserve"> </w:t>
      </w:r>
      <w:r w:rsidR="00FC364E" w:rsidRPr="00FC364E">
        <w:rPr>
          <w:lang w:val="en-US"/>
        </w:rPr>
        <w:t xml:space="preserve">a </w:t>
      </w:r>
      <w:r w:rsidR="00B80EE6">
        <w:rPr>
          <w:lang w:val="en-US"/>
        </w:rPr>
        <w:t>system of credentials</w:t>
      </w:r>
      <w:r w:rsidR="00FC364E" w:rsidRPr="00FC364E">
        <w:rPr>
          <w:lang w:val="en-US"/>
        </w:rPr>
        <w:t xml:space="preserve"> was implemented</w:t>
      </w:r>
      <w:r w:rsidR="00D37CF6" w:rsidRPr="00FC364E">
        <w:rPr>
          <w:lang w:val="en-US"/>
        </w:rPr>
        <w:t xml:space="preserve"> </w:t>
      </w:r>
      <w:r w:rsidR="00FC364E">
        <w:rPr>
          <w:lang w:val="en-US"/>
        </w:rPr>
        <w:t>for the authentication</w:t>
      </w:r>
      <w:r w:rsidR="00D37CF6" w:rsidRPr="00FC364E">
        <w:rPr>
          <w:lang w:val="en-US"/>
        </w:rPr>
        <w:t xml:space="preserve"> </w:t>
      </w:r>
      <w:r w:rsidR="00FC364E">
        <w:rPr>
          <w:lang w:val="en-US"/>
        </w:rPr>
        <w:t>of the users that are</w:t>
      </w:r>
      <w:r w:rsidR="00D37CF6" w:rsidRPr="00FC364E">
        <w:rPr>
          <w:lang w:val="en-US"/>
        </w:rPr>
        <w:t xml:space="preserve"> </w:t>
      </w:r>
      <w:r w:rsidR="00FC364E">
        <w:rPr>
          <w:lang w:val="en-US"/>
        </w:rPr>
        <w:t xml:space="preserve">allowed to make changes to the information </w:t>
      </w:r>
      <w:r w:rsidR="00B80EE6">
        <w:rPr>
          <w:lang w:val="en-US"/>
        </w:rPr>
        <w:t xml:space="preserve">in </w:t>
      </w:r>
      <w:r w:rsidR="00FC364E">
        <w:rPr>
          <w:lang w:val="en-US"/>
        </w:rPr>
        <w:t>the system</w:t>
      </w:r>
      <w:r w:rsidR="00D37CF6" w:rsidRPr="00FC364E">
        <w:rPr>
          <w:lang w:val="en-US"/>
        </w:rPr>
        <w:t xml:space="preserve">. </w:t>
      </w:r>
      <w:r w:rsidR="00FC364E" w:rsidRPr="00FC364E">
        <w:rPr>
          <w:lang w:val="en-US"/>
        </w:rPr>
        <w:t>The resulting</w:t>
      </w:r>
      <w:r w:rsidR="00D37CF6" w:rsidRPr="00FC364E">
        <w:rPr>
          <w:lang w:val="en-US"/>
        </w:rPr>
        <w:t xml:space="preserve"> </w:t>
      </w:r>
      <w:r w:rsidR="00FC364E" w:rsidRPr="00FC364E">
        <w:rPr>
          <w:lang w:val="en-US"/>
        </w:rPr>
        <w:t>web application makes it possible to input</w:t>
      </w:r>
      <w:r w:rsidR="00D37CF6" w:rsidRPr="00FC364E">
        <w:rPr>
          <w:lang w:val="en-US"/>
        </w:rPr>
        <w:t xml:space="preserve">, </w:t>
      </w:r>
      <w:r w:rsidR="00FC364E" w:rsidRPr="00FC364E">
        <w:rPr>
          <w:lang w:val="en-US"/>
        </w:rPr>
        <w:t>retrieve</w:t>
      </w:r>
      <w:r w:rsidR="00D37CF6" w:rsidRPr="00FC364E">
        <w:rPr>
          <w:lang w:val="en-US"/>
        </w:rPr>
        <w:t xml:space="preserve"> </w:t>
      </w:r>
      <w:r w:rsidR="00FC364E" w:rsidRPr="00FC364E">
        <w:rPr>
          <w:lang w:val="en-US"/>
        </w:rPr>
        <w:t>and delete data corresponding to weather observations</w:t>
      </w:r>
      <w:r w:rsidR="00D37CF6" w:rsidRPr="00FC364E">
        <w:rPr>
          <w:lang w:val="en-US"/>
        </w:rPr>
        <w:t xml:space="preserve">, </w:t>
      </w:r>
      <w:r w:rsidR="00FC364E" w:rsidRPr="00FC364E">
        <w:rPr>
          <w:lang w:val="en-US"/>
        </w:rPr>
        <w:t>meteorological stations</w:t>
      </w:r>
      <w:r w:rsidR="00D37CF6" w:rsidRPr="00FC364E">
        <w:rPr>
          <w:lang w:val="en-US"/>
        </w:rPr>
        <w:t xml:space="preserve"> </w:t>
      </w:r>
      <w:r w:rsidR="00FC364E" w:rsidRPr="00FC364E">
        <w:rPr>
          <w:lang w:val="en-US"/>
        </w:rPr>
        <w:t>and corn-growing units</w:t>
      </w:r>
      <w:r w:rsidR="00D71C93">
        <w:rPr>
          <w:lang w:val="en-US"/>
        </w:rPr>
        <w:t>. It is</w:t>
      </w:r>
      <w:r w:rsidR="00FC364E">
        <w:rPr>
          <w:lang w:val="en-US"/>
        </w:rPr>
        <w:t xml:space="preserve"> </w:t>
      </w:r>
      <w:r w:rsidR="00D71C93">
        <w:rPr>
          <w:lang w:val="en-US"/>
        </w:rPr>
        <w:t>able to</w:t>
      </w:r>
      <w:r w:rsidR="00FC364E">
        <w:rPr>
          <w:lang w:val="en-US"/>
        </w:rPr>
        <w:t xml:space="preserve"> issue</w:t>
      </w:r>
      <w:r w:rsidR="00D37CF6" w:rsidRPr="00FC364E">
        <w:rPr>
          <w:lang w:val="en-US"/>
        </w:rPr>
        <w:t xml:space="preserve"> </w:t>
      </w:r>
      <w:r w:rsidR="00FC364E">
        <w:rPr>
          <w:lang w:val="en-US"/>
        </w:rPr>
        <w:t>warnings</w:t>
      </w:r>
      <w:r w:rsidR="00D37CF6" w:rsidRPr="00FC364E">
        <w:rPr>
          <w:lang w:val="en-US"/>
        </w:rPr>
        <w:t xml:space="preserve"> </w:t>
      </w:r>
      <w:r w:rsidR="00FC364E">
        <w:rPr>
          <w:lang w:val="en-US"/>
        </w:rPr>
        <w:t xml:space="preserve">when the </w:t>
      </w:r>
      <w:r w:rsidR="006E4504">
        <w:rPr>
          <w:lang w:val="en-US"/>
        </w:rPr>
        <w:t xml:space="preserve">estimated </w:t>
      </w:r>
      <w:r w:rsidR="00FC364E">
        <w:rPr>
          <w:lang w:val="en-US"/>
        </w:rPr>
        <w:t>risk of presence</w:t>
      </w:r>
      <w:r w:rsidR="00D37CF6" w:rsidRPr="00FC364E">
        <w:rPr>
          <w:lang w:val="en-US"/>
        </w:rPr>
        <w:t xml:space="preserve"> </w:t>
      </w:r>
      <w:r w:rsidR="00FC364E">
        <w:rPr>
          <w:lang w:val="en-US"/>
        </w:rPr>
        <w:t>and development of the fungal disease</w:t>
      </w:r>
      <w:r w:rsidR="00D37CF6" w:rsidRPr="00FC364E">
        <w:rPr>
          <w:lang w:val="en-US"/>
        </w:rPr>
        <w:t xml:space="preserve"> </w:t>
      </w:r>
      <w:r w:rsidR="00FC364E">
        <w:rPr>
          <w:lang w:val="en-US"/>
        </w:rPr>
        <w:t>in the investigated corn fields becomes high.</w:t>
      </w:r>
    </w:p>
    <w:p w14:paraId="130F6EF4" w14:textId="77777777" w:rsidR="00BA4E6E" w:rsidRDefault="00BA4E6E" w:rsidP="00D37CF6">
      <w:pPr>
        <w:rPr>
          <w:lang w:val="en-US"/>
        </w:rPr>
      </w:pPr>
    </w:p>
    <w:p w14:paraId="3AE3913E" w14:textId="60479B46" w:rsidR="00BA4E6E" w:rsidRPr="00BA4E6E" w:rsidRDefault="00BA4E6E" w:rsidP="00D37CF6">
      <w:pPr>
        <w:rPr>
          <w:lang w:val="en-US"/>
        </w:rPr>
      </w:pPr>
      <w:r w:rsidRPr="00BA4E6E">
        <w:rPr>
          <w:b/>
          <w:bCs/>
          <w:lang w:val="en-US"/>
        </w:rPr>
        <w:t>Key words:</w:t>
      </w:r>
      <w:r w:rsidRPr="00BA4E6E">
        <w:rPr>
          <w:lang w:val="en-US"/>
        </w:rPr>
        <w:t xml:space="preserve"> corn, </w:t>
      </w:r>
      <w:r w:rsidRPr="00BA4E6E">
        <w:rPr>
          <w:i/>
          <w:iCs/>
          <w:lang w:val="en-US"/>
        </w:rPr>
        <w:t>Phyllachora maydis</w:t>
      </w:r>
      <w:r w:rsidRPr="00BA4E6E">
        <w:rPr>
          <w:lang w:val="en-US"/>
        </w:rPr>
        <w:t>, web</w:t>
      </w:r>
      <w:r w:rsidR="004A6614">
        <w:rPr>
          <w:lang w:val="en-US"/>
        </w:rPr>
        <w:t xml:space="preserve"> application</w:t>
      </w:r>
      <w:r w:rsidRPr="00BA4E6E">
        <w:rPr>
          <w:lang w:val="en-US"/>
        </w:rPr>
        <w:t>, Django, Next.js</w:t>
      </w:r>
    </w:p>
    <w:p w14:paraId="7325835B" w14:textId="77777777" w:rsidR="00723FA0" w:rsidRPr="00BA4E6E" w:rsidRDefault="00723FA0" w:rsidP="00723FA0">
      <w:pPr>
        <w:rPr>
          <w:lang w:val="en-US"/>
        </w:rPr>
      </w:pPr>
    </w:p>
    <w:p w14:paraId="3D01A69B" w14:textId="77777777" w:rsidR="00723FA0" w:rsidRPr="00BA4E6E" w:rsidRDefault="00723FA0" w:rsidP="00723FA0">
      <w:pPr>
        <w:rPr>
          <w:lang w:val="en-US"/>
        </w:rPr>
      </w:pPr>
    </w:p>
    <w:p w14:paraId="1E234047" w14:textId="77777777" w:rsidR="00723FA0" w:rsidRPr="00BA4E6E" w:rsidRDefault="00723FA0" w:rsidP="00723FA0">
      <w:pPr>
        <w:rPr>
          <w:lang w:val="en-US"/>
        </w:rPr>
        <w:sectPr w:rsidR="00723FA0" w:rsidRPr="00BA4E6E" w:rsidSect="005C241A">
          <w:pgSz w:w="12242" w:h="15842" w:code="1"/>
          <w:pgMar w:top="1701" w:right="1134" w:bottom="1418" w:left="1985" w:header="709" w:footer="709" w:gutter="0"/>
          <w:cols w:space="708"/>
          <w:docGrid w:linePitch="360"/>
        </w:sectPr>
      </w:pPr>
    </w:p>
    <w:p w14:paraId="48025FD5" w14:textId="7AEF225D" w:rsidR="00723FA0" w:rsidRDefault="00723FA0" w:rsidP="004073A0">
      <w:pPr>
        <w:pStyle w:val="Heading1"/>
      </w:pPr>
      <w:r>
        <w:lastRenderedPageBreak/>
        <w:t>contenidos</w:t>
      </w:r>
    </w:p>
    <w:p w14:paraId="64767377" w14:textId="77777777" w:rsidR="00723FA0" w:rsidRDefault="00723FA0" w:rsidP="00723FA0"/>
    <w:p w14:paraId="7DBDA116" w14:textId="77777777" w:rsidR="00723FA0" w:rsidRDefault="00723FA0" w:rsidP="00723FA0">
      <w:pPr>
        <w:sectPr w:rsidR="00723FA0" w:rsidSect="005C241A">
          <w:pgSz w:w="12242" w:h="15842" w:code="1"/>
          <w:pgMar w:top="1701" w:right="1134" w:bottom="1418" w:left="1985" w:header="709" w:footer="709" w:gutter="0"/>
          <w:cols w:space="708"/>
          <w:docGrid w:linePitch="360"/>
        </w:sectPr>
      </w:pPr>
    </w:p>
    <w:p w14:paraId="254FB41E" w14:textId="2846CC43" w:rsidR="00723FA0" w:rsidRDefault="00723FA0" w:rsidP="00723FA0">
      <w:pPr>
        <w:pStyle w:val="Figuras"/>
        <w:rPr>
          <w:b/>
          <w:bCs/>
        </w:rPr>
      </w:pPr>
      <w:r>
        <w:rPr>
          <w:b/>
          <w:bCs/>
        </w:rPr>
        <w:lastRenderedPageBreak/>
        <w:t>Lista de figuras:</w:t>
      </w:r>
    </w:p>
    <w:p w14:paraId="6BAECD16" w14:textId="77777777" w:rsidR="00723FA0" w:rsidRDefault="00723FA0" w:rsidP="00723FA0">
      <w:pPr>
        <w:pStyle w:val="Figuras"/>
        <w:rPr>
          <w:b/>
          <w:bCs/>
        </w:rPr>
      </w:pPr>
    </w:p>
    <w:p w14:paraId="6495A6E0" w14:textId="69C947BC" w:rsidR="00723FA0" w:rsidRDefault="00723FA0" w:rsidP="00723FA0">
      <w:pPr>
        <w:pStyle w:val="Figuras"/>
        <w:rPr>
          <w:b/>
          <w:bCs/>
        </w:rPr>
      </w:pPr>
      <w:r>
        <w:rPr>
          <w:b/>
          <w:bCs/>
        </w:rPr>
        <w:t>Lista de tablas:</w:t>
      </w:r>
    </w:p>
    <w:p w14:paraId="34703070" w14:textId="77777777" w:rsidR="00723FA0" w:rsidRDefault="00723FA0" w:rsidP="00723FA0">
      <w:pPr>
        <w:pStyle w:val="Figuras"/>
        <w:rPr>
          <w:b/>
          <w:bCs/>
        </w:rPr>
      </w:pPr>
    </w:p>
    <w:p w14:paraId="29D2BE17" w14:textId="77777777" w:rsidR="00723FA0" w:rsidRDefault="00723FA0" w:rsidP="00723FA0">
      <w:pPr>
        <w:pStyle w:val="Figuras"/>
        <w:rPr>
          <w:b/>
          <w:bCs/>
        </w:rPr>
      </w:pPr>
    </w:p>
    <w:p w14:paraId="0196CBE2" w14:textId="77777777" w:rsidR="00723FA0" w:rsidRDefault="00723FA0" w:rsidP="00723FA0">
      <w:pPr>
        <w:pStyle w:val="Figuras"/>
        <w:rPr>
          <w:b/>
          <w:bCs/>
        </w:rPr>
        <w:sectPr w:rsidR="00723FA0" w:rsidSect="005C241A">
          <w:pgSz w:w="12242" w:h="15842" w:code="1"/>
          <w:pgMar w:top="1701" w:right="1134" w:bottom="1418" w:left="1985" w:header="709" w:footer="709" w:gutter="0"/>
          <w:cols w:space="708"/>
          <w:docGrid w:linePitch="360"/>
        </w:sectPr>
      </w:pPr>
    </w:p>
    <w:p w14:paraId="04E934AF" w14:textId="77777777" w:rsidR="00723FA0" w:rsidRPr="00723FA0" w:rsidRDefault="00723FA0" w:rsidP="00723FA0">
      <w:pPr>
        <w:pStyle w:val="Figuras"/>
      </w:pPr>
    </w:p>
    <w:p w14:paraId="063AFC88" w14:textId="5327356A" w:rsidR="00C97ADA" w:rsidRDefault="00723FA0" w:rsidP="004073A0">
      <w:pPr>
        <w:pStyle w:val="Heading1"/>
      </w:pPr>
      <w:r>
        <w:t>introducción</w:t>
      </w:r>
    </w:p>
    <w:p w14:paraId="603359DD" w14:textId="13095154" w:rsidR="00387EBF" w:rsidRDefault="00387EBF" w:rsidP="00387EBF">
      <w:r>
        <w:t>El maíz</w:t>
      </w:r>
      <w:r w:rsidR="00E8629F">
        <w:t xml:space="preserve"> </w:t>
      </w:r>
      <w:r w:rsidR="00E8629F" w:rsidRPr="00E8629F">
        <w:t>(</w:t>
      </w:r>
      <w:r w:rsidR="00E8629F">
        <w:t xml:space="preserve">de nombre científico </w:t>
      </w:r>
      <w:r w:rsidR="00E8629F" w:rsidRPr="00E8629F">
        <w:rPr>
          <w:i/>
          <w:iCs/>
        </w:rPr>
        <w:t>Zea mays</w:t>
      </w:r>
      <w:r w:rsidR="00E8629F" w:rsidRPr="00E8629F">
        <w:t>)</w:t>
      </w:r>
      <w:r>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t xml:space="preserve"> </w:t>
      </w:r>
      <w:r w:rsidR="00E8629F">
        <w:fldChar w:fldCharType="begin"/>
      </w:r>
      <w:r w:rsidR="00E8629F">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fldChar w:fldCharType="separate"/>
      </w:r>
      <w:r w:rsidR="00E8629F" w:rsidRPr="00E8629F">
        <w:t>(Valdez Ocampo et al., 2024)</w:t>
      </w:r>
      <w:r w:rsidR="00E8629F">
        <w:fldChar w:fldCharType="end"/>
      </w:r>
      <w:r>
        <w:t>.</w:t>
      </w:r>
    </w:p>
    <w:p w14:paraId="245210C5" w14:textId="61DB3304" w:rsidR="00E8629F" w:rsidRDefault="00E8629F" w:rsidP="00387EBF">
      <w:r>
        <w:t>Estos hechos</w:t>
      </w:r>
      <w:r w:rsidR="00C263C7">
        <w:t xml:space="preserve"> </w:t>
      </w:r>
      <w:r>
        <w:t>justifican el interés de los investigadores en la protección de la salud de los cultivos de maíz, pues esta planta no está exenta del peligro de amenazas en</w:t>
      </w:r>
      <w:r w:rsidR="0032263C">
        <w:t xml:space="preserve"> el ámbito fitosanitario</w:t>
      </w:r>
      <w:r>
        <w:t xml:space="preserve">. Las plagas tienen el potencial de disminuir sustancialmente </w:t>
      </w:r>
      <w:r w:rsidR="0032263C">
        <w:t>el volumen y</w:t>
      </w:r>
      <w:r w:rsidR="0032263C" w:rsidRPr="0032263C">
        <w:t>/</w:t>
      </w:r>
      <w:r w:rsidR="0032263C">
        <w:t>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t xml:space="preserve"> Entre las más importantes de ellas están el carbón común (</w:t>
      </w:r>
      <w:r w:rsidR="0018661A">
        <w:rPr>
          <w:i/>
          <w:iCs/>
        </w:rPr>
        <w:t>Ustilago maydis</w:t>
      </w:r>
      <w:r w:rsidR="0018661A">
        <w:t>) que afecta principalmente a la mazorca; el carbón de la espiga (</w:t>
      </w:r>
      <w:r w:rsidR="0018661A">
        <w:rPr>
          <w:i/>
          <w:iCs/>
        </w:rPr>
        <w:t>Sporisorium reilianum</w:t>
      </w:r>
      <w:r w:rsidR="0018661A">
        <w:t>), que afecta la espiga y la mazorca; la roya común (</w:t>
      </w:r>
      <w:r w:rsidR="0018661A">
        <w:rPr>
          <w:i/>
          <w:iCs/>
        </w:rPr>
        <w:t>Puccinia sorghi</w:t>
      </w:r>
      <w:r w:rsidR="0018661A">
        <w:t xml:space="preserve">) y el complejo mancha de asfalto </w:t>
      </w:r>
      <w:r w:rsidR="0018661A">
        <w:fldChar w:fldCharType="begin"/>
      </w:r>
      <w:r w:rsidR="0018661A">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fldChar w:fldCharType="separate"/>
      </w:r>
      <w:r w:rsidR="0018661A" w:rsidRPr="0018661A">
        <w:t>(Díaz-Morales et al., 2018)</w:t>
      </w:r>
      <w:r w:rsidR="0018661A">
        <w:fldChar w:fldCharType="end"/>
      </w:r>
      <w:r w:rsidR="0018661A">
        <w:t xml:space="preserve">. </w:t>
      </w:r>
    </w:p>
    <w:p w14:paraId="159C6E96" w14:textId="61B05FC8" w:rsidR="00AC3017" w:rsidRDefault="0018661A" w:rsidP="00AC3017">
      <w:r>
        <w:t>E</w:t>
      </w:r>
      <w:r w:rsidR="00AC3017">
        <w:t>sta</w:t>
      </w:r>
      <w:r>
        <w:t xml:space="preserve"> última</w:t>
      </w:r>
      <w:r w:rsidR="00AC3017">
        <w:t xml:space="preserve"> es provocada por el hongo ascomyceto </w:t>
      </w:r>
      <w:r w:rsidR="00AC3017" w:rsidRPr="00AC3017">
        <w:rPr>
          <w:i/>
          <w:iCs/>
        </w:rPr>
        <w:t>Phyllachora maydis</w:t>
      </w:r>
      <w:r w:rsidR="00AC3017">
        <w:t xml:space="preserve">. La presencia de </w:t>
      </w:r>
      <w:r w:rsidR="004A7E07" w:rsidRPr="004A7E07">
        <w:t>este</w:t>
      </w:r>
      <w:r w:rsidR="00AC3017">
        <w:t xml:space="preserve"> reduce el rendimiento y en algunos casos puede llegar a causar la muerte de plantas de maíz. A nivel de América latina se han documentado pérdidas de rendimiento de hasta el 46</w:t>
      </w:r>
      <w:r w:rsidR="00ED60B0" w:rsidRPr="00ED60B0">
        <w:t>%</w:t>
      </w:r>
      <w:r w:rsidR="00AC3017">
        <w:t xml:space="preserve">. La mancha de asfalto se caracteriza por la presencia de estromas negros en las hojas. </w:t>
      </w:r>
      <w:r w:rsidR="00ED60B0">
        <w:t>Estas manchas son producto de los cuerpos fructíferos de</w:t>
      </w:r>
      <w:r w:rsidR="00C75181">
        <w:t>l hongo</w:t>
      </w:r>
      <w:r w:rsidR="00A75531">
        <w:t>,</w:t>
      </w:r>
      <w:r w:rsidR="009D4F38">
        <w:t xml:space="preserve"> </w:t>
      </w:r>
      <w:r w:rsidR="00ED60B0">
        <w:t xml:space="preserve"> un biótrofo obligado que comienza infectando la parte baja de la planta, aunque puede infectar vainas o mazorcas. Una vez establecido, se distribuye a través de la hoja provocando manchas que llegan a unirse, causando posteriormente necrosis, senescencia prematura y muerte </w:t>
      </w:r>
      <w:r w:rsidR="00ED60B0">
        <w:fldChar w:fldCharType="begin"/>
      </w:r>
      <w:r w:rsidR="00ED60B0">
        <w:instrText xml:space="preserve"> ADDIN ZOTERO_ITEM CSL_CITATION {"citationID":"af9rQQDn","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fldChar w:fldCharType="separate"/>
      </w:r>
      <w:r w:rsidR="00ED60B0" w:rsidRPr="00ED60B0">
        <w:t>(Vinces-Tachong et al., 2022)</w:t>
      </w:r>
      <w:r w:rsidR="00ED60B0">
        <w:fldChar w:fldCharType="end"/>
      </w:r>
      <w:r w:rsidR="00ED60B0">
        <w:t>.</w:t>
      </w:r>
    </w:p>
    <w:p w14:paraId="6B4FC255" w14:textId="1B20BB52" w:rsidR="00193264" w:rsidRDefault="00193264" w:rsidP="00AC3017">
      <w:r>
        <w:t xml:space="preserve">La afectación de las plantas de maíz por la mancha de asfalto está muy relacionada con las condiciones climáticas en las que se encuentre. La velocidad del viento que dispersa las ascosporas, los valores entre los cuales varían la temperatura y la humedad relativa, etcétera, </w:t>
      </w:r>
      <w:r>
        <w:lastRenderedPageBreak/>
        <w:t>son factores que influyen en el riesgo de que la enfermedad incida en los cultivos, razón por la cual el registro diario de observaciones meteorológicas es una parte clave del estudio de la misma</w:t>
      </w:r>
      <w:r w:rsidR="00F40081">
        <w:t xml:space="preserve"> </w:t>
      </w:r>
      <w:r w:rsidR="00F40081">
        <w:fldChar w:fldCharType="begin"/>
      </w:r>
      <w:r w:rsidR="00F40081">
        <w:instrText xml:space="preserve"> ADDIN ZOTERO_ITEM CSL_CITATION {"citationID":"pzQDkz1q","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rsidR="00F40081">
        <w:fldChar w:fldCharType="separate"/>
      </w:r>
      <w:r w:rsidR="00F40081" w:rsidRPr="00F40081">
        <w:t>(European and Mediterranean Plant Protection Organization, n.d.)</w:t>
      </w:r>
      <w:r w:rsidR="00F40081">
        <w:fldChar w:fldCharType="end"/>
      </w:r>
      <w:r>
        <w:t>.</w:t>
      </w:r>
    </w:p>
    <w:p w14:paraId="7120659D" w14:textId="779D6338" w:rsidR="00ED60B0" w:rsidRDefault="00ED60B0" w:rsidP="00AC3017">
      <w:r>
        <w:rPr>
          <w:i/>
          <w:iCs/>
        </w:rPr>
        <w:t>P</w:t>
      </w:r>
      <w:r w:rsidR="0029181D">
        <w:rPr>
          <w:i/>
          <w:iCs/>
        </w:rPr>
        <w:t>hyllachora</w:t>
      </w:r>
      <w:r>
        <w:rPr>
          <w:i/>
          <w:iCs/>
        </w:rPr>
        <w:t xml:space="preserve"> maydis</w:t>
      </w:r>
      <w:r>
        <w:t xml:space="preserve"> fue descrito inicialmente en 1904 en México e incide en diversos países de América Central y Suramérica. En 2015 fue registrado por primera vez en los Estados Unidos, en Illinois e Indiana, y después se propagó a otros estados </w:t>
      </w:r>
      <w:r>
        <w:fldChar w:fldCharType="begin"/>
      </w:r>
      <w:r>
        <w:instrText xml:space="preserve"> ADDIN ZOTERO_ITEM CSL_CITATION {"citationID":"EtvrK7Ay","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fldChar w:fldCharType="separate"/>
      </w:r>
      <w:r w:rsidRPr="00ED60B0">
        <w:t>(European and Mediterranean Plant Protection Organization, n.d.)</w:t>
      </w:r>
      <w:r>
        <w:fldChar w:fldCharType="end"/>
      </w:r>
      <w:r>
        <w:t>.</w:t>
      </w:r>
    </w:p>
    <w:p w14:paraId="37EE15B6" w14:textId="2B807951" w:rsidR="00A806C0" w:rsidRPr="00C35C0C" w:rsidRDefault="00B9599F" w:rsidP="00A806C0">
      <w:r>
        <w:t>Esta enfermedad del maíz resulta de interés</w:t>
      </w:r>
      <w:r w:rsidR="00D52CCE">
        <w:t xml:space="preserve"> </w:t>
      </w:r>
      <w:r>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t xml:space="preserve">, sino que ya existen precedentes para ello, como el trabajo de </w:t>
      </w:r>
      <w:r w:rsidR="00FC2616">
        <w:fldChar w:fldCharType="begin"/>
      </w:r>
      <w:r w:rsidR="00FC261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fldChar w:fldCharType="separate"/>
      </w:r>
      <w:r w:rsidR="00FC2616" w:rsidRPr="00FC2616">
        <w:t>(Vinces-Tachong et al., 2022)</w:t>
      </w:r>
      <w:r w:rsidR="00FC2616">
        <w:fldChar w:fldCharType="end"/>
      </w:r>
      <w:r w:rsidR="00FC2616">
        <w:t>, que describe la i</w:t>
      </w:r>
      <w:r w:rsidR="00FC2616" w:rsidRPr="00FC2616">
        <w:t>mplementación del procesamiento de imágenes para la evaluación</w:t>
      </w:r>
      <w:r w:rsidR="00FC2616">
        <w:t xml:space="preserve"> de la presencia de la misma enfermedad que concierne a la presente investigación</w:t>
      </w:r>
      <w:r>
        <w:t>. El uso de soportes digitales aventaja notablemente a los métodos tradicionales de manejo de datos basados en papel manuscrito o impreso</w:t>
      </w:r>
      <w:r w:rsidR="009177D9">
        <w:t>, ya que disminuye los riesgos de redundancia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t xml:space="preserve"> Adicionalmente, la automatización del procesamiento de datos para realizar predicciones sobre la incidencia de la enfermedad ahorraría esfuerzo humano experto en el pronóstico de las afectaciones de la misma.</w:t>
      </w:r>
      <w:r w:rsidR="00A806C0">
        <w:t xml:space="preserve"> </w:t>
      </w:r>
      <w:r w:rsidR="00C25054">
        <w:t>P</w:t>
      </w:r>
      <w:r w:rsidR="00A806C0">
        <w:t>or otra parte,</w:t>
      </w:r>
      <w:r w:rsidR="00516B05">
        <w:t xml:space="preserve"> </w:t>
      </w:r>
      <w:r w:rsidR="00843BD1">
        <w:t>de</w:t>
      </w:r>
      <w:r w:rsidR="00516B05" w:rsidRPr="00516B05">
        <w:t xml:space="preserve"> estar asentado en la web (</w:t>
      </w:r>
      <w:r w:rsidR="00516B05" w:rsidRPr="00516B05">
        <w:rPr>
          <w:i/>
          <w:iCs/>
        </w:rPr>
        <w:t>online</w:t>
      </w:r>
      <w:r w:rsidR="00336C8F" w:rsidRPr="00516B05">
        <w:t xml:space="preserve">), </w:t>
      </w:r>
      <w:r w:rsidR="00336C8F">
        <w:t>el</w:t>
      </w:r>
      <w:r w:rsidR="00A806C0">
        <w:t xml:space="preserve"> sistema que dé </w:t>
      </w:r>
      <w:r w:rsidR="001028EF">
        <w:t>respuesta</w:t>
      </w:r>
      <w:r w:rsidR="00A806C0">
        <w:t xml:space="preserve"> a esta necesidad podrá </w:t>
      </w:r>
      <w:r w:rsidR="0089723C">
        <w:t xml:space="preserve">eliminar las distancias entre los </w:t>
      </w:r>
      <w:r w:rsidR="00C35C0C">
        <w:t>expertos</w:t>
      </w:r>
      <w:r w:rsidR="00EB79BC">
        <w:t xml:space="preserve">, ya que sería </w:t>
      </w:r>
      <w:r w:rsidR="00A806C0">
        <w:t>accesible desde cualquier computadora o dispositivo móvil conectado a Internet</w:t>
      </w:r>
      <w:r w:rsidR="00342F9A">
        <w:t>, sin importar dónde se encuentre.</w:t>
      </w:r>
      <w:r w:rsidR="001028EF">
        <w:t xml:space="preserve"> Estas técnicas se perfilan en el panorama de la tecnología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w:t>
      </w:r>
      <w:r w:rsidR="001028EF">
        <w:lastRenderedPageBreak/>
        <w:t>usuarios finales</w:t>
      </w:r>
      <w:r w:rsidR="00ED40FD">
        <w:t xml:space="preserve"> </w:t>
      </w:r>
      <w:r w:rsidR="00ED40FD">
        <w:fldChar w:fldCharType="begin"/>
      </w:r>
      <w:r w:rsidR="00ED40F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fldChar w:fldCharType="separate"/>
      </w:r>
      <w:r w:rsidR="00ED40FD" w:rsidRPr="00ED40FD">
        <w:t>(Kralina and Popova, 2024)</w:t>
      </w:r>
      <w:r w:rsidR="00ED40FD">
        <w:fldChar w:fldCharType="end"/>
      </w:r>
      <w:r w:rsidR="001028EF">
        <w:t>.</w:t>
      </w:r>
      <w:r w:rsidR="00C35C0C">
        <w:t xml:space="preserve"> Todo ello constituye la </w:t>
      </w:r>
      <w:r w:rsidR="00C35C0C">
        <w:rPr>
          <w:b/>
          <w:bCs/>
        </w:rPr>
        <w:t>justificación de la investigación</w:t>
      </w:r>
      <w:r w:rsidR="00C35C0C">
        <w:t xml:space="preserve"> realizada por el autor.</w:t>
      </w:r>
    </w:p>
    <w:p w14:paraId="0E35C52C" w14:textId="77777777" w:rsidR="0089723C" w:rsidRDefault="0089723C" w:rsidP="00723FA0"/>
    <w:p w14:paraId="483512C3" w14:textId="799EEAA4" w:rsidR="00723FA0" w:rsidRDefault="0089723C" w:rsidP="00723FA0">
      <w:r>
        <w:t xml:space="preserve">De las consideraciones anteriores se deduce el siguiente </w:t>
      </w:r>
      <w:r>
        <w:rPr>
          <w:b/>
          <w:bCs/>
        </w:rPr>
        <w:t>p</w:t>
      </w:r>
      <w:r w:rsidR="008B52DF">
        <w:rPr>
          <w:b/>
          <w:bCs/>
        </w:rPr>
        <w:t>roblema de investigación:</w:t>
      </w:r>
      <w:r>
        <w:t xml:space="preserve"> ¿Cómo</w:t>
      </w:r>
      <w:r w:rsidR="007C1452">
        <w:t xml:space="preserve"> </w:t>
      </w:r>
      <w:r>
        <w:t xml:space="preserve">desarrollar un sistema informático que auxilie a los investigadores asociados a la Facultad de Ciencias Agropecuarias de la mencionada Universidad en el manejo de </w:t>
      </w:r>
      <w:r w:rsidR="000D7D54">
        <w:t xml:space="preserve">datos relevantes </w:t>
      </w:r>
      <w:r w:rsidR="003D0915">
        <w:t>para el</w:t>
      </w:r>
      <w:r w:rsidR="000D7D54">
        <w:t xml:space="preserve"> estudio de la incidencia de la mancha de asfalto</w:t>
      </w:r>
      <w:r w:rsidR="003C33F9">
        <w:t xml:space="preserve"> en los cultivos de maíz</w:t>
      </w:r>
      <w:r w:rsidR="000D7D54">
        <w:t>?</w:t>
      </w:r>
    </w:p>
    <w:p w14:paraId="79BCAE2E" w14:textId="77777777" w:rsidR="00A13755" w:rsidRDefault="00A13755" w:rsidP="00723FA0"/>
    <w:p w14:paraId="18A89716" w14:textId="3F4ADBB1" w:rsidR="00A13755" w:rsidRPr="00FE25B5" w:rsidRDefault="00A13755" w:rsidP="00723FA0">
      <w:r>
        <w:t xml:space="preserve">Para abordar de manera efectiva esta problemática se plantea tres </w:t>
      </w:r>
      <w:r>
        <w:rPr>
          <w:b/>
          <w:bCs/>
        </w:rPr>
        <w:t>preguntas de investigación</w:t>
      </w:r>
      <w:r w:rsidRPr="00A13755">
        <w:rPr>
          <w:b/>
          <w:bCs/>
        </w:rPr>
        <w:t xml:space="preserve"> </w:t>
      </w:r>
      <w:r w:rsidRPr="00FE25B5">
        <w:t>esenciales:</w:t>
      </w:r>
    </w:p>
    <w:p w14:paraId="7F55B680" w14:textId="39EDCAEB" w:rsidR="00D171CB" w:rsidRPr="00FE25B5" w:rsidRDefault="00D171CB" w:rsidP="00D171CB">
      <w:pPr>
        <w:pStyle w:val="ListParagraph"/>
        <w:numPr>
          <w:ilvl w:val="0"/>
          <w:numId w:val="43"/>
        </w:numPr>
      </w:pPr>
      <w:r w:rsidRPr="00FE25B5">
        <w:t>¿Qué requisitos debe cumplir el sistema a desarrollar?</w:t>
      </w:r>
    </w:p>
    <w:p w14:paraId="716858BA" w14:textId="7995B535" w:rsidR="00A538DC" w:rsidRDefault="00A13755" w:rsidP="00D171CB">
      <w:pPr>
        <w:pStyle w:val="ListParagraph"/>
        <w:numPr>
          <w:ilvl w:val="0"/>
          <w:numId w:val="43"/>
        </w:numPr>
      </w:pPr>
      <w:r>
        <w:t>¿Cuáles son las mejores prácticas y tecnologías actuales para el desarrollo de sistemas informáticos basados en actividad en línea (aplicaciones web) para el manejo de datos?</w:t>
      </w:r>
    </w:p>
    <w:p w14:paraId="5A8784F9" w14:textId="171CDA38" w:rsidR="00A13755" w:rsidRDefault="00A13755" w:rsidP="00A13755">
      <w:pPr>
        <w:pStyle w:val="ListParagraph"/>
        <w:numPr>
          <w:ilvl w:val="0"/>
          <w:numId w:val="43"/>
        </w:numPr>
      </w:pPr>
      <w:r>
        <w:t xml:space="preserve">¿Cómo </w:t>
      </w:r>
      <w:r w:rsidR="0046713D">
        <w:t>implementar</w:t>
      </w:r>
      <w:r>
        <w:t xml:space="preserve"> una aplicación web que responda a las necesidades planteadas por el problema que motiva su realización?</w:t>
      </w:r>
    </w:p>
    <w:p w14:paraId="0C245672" w14:textId="48FCF84E" w:rsidR="00A13755" w:rsidRDefault="00A13755" w:rsidP="00A13755">
      <w:pPr>
        <w:pStyle w:val="ListParagraph"/>
        <w:numPr>
          <w:ilvl w:val="0"/>
          <w:numId w:val="43"/>
        </w:numPr>
      </w:pPr>
      <w:r>
        <w:t xml:space="preserve">¿Cómo validar la </w:t>
      </w:r>
      <w:r w:rsidR="00170377">
        <w:t>propuesta técnica resultante</w:t>
      </w:r>
      <w:r>
        <w:t>?</w:t>
      </w:r>
    </w:p>
    <w:p w14:paraId="071ADEC7" w14:textId="77777777" w:rsidR="00F05242" w:rsidRDefault="00F05242" w:rsidP="00723FA0"/>
    <w:p w14:paraId="7D068653" w14:textId="3630BEF7" w:rsidR="008B52DF" w:rsidRDefault="00F05242" w:rsidP="00723FA0">
      <w:r>
        <w:t>Considerando el problema y las preguntas de investigación formuladas, se proponen los siguientes objetivos generales y específicos:</w:t>
      </w:r>
    </w:p>
    <w:p w14:paraId="7DF5226D" w14:textId="77777777" w:rsidR="00CD463C" w:rsidRPr="00F05242" w:rsidRDefault="00CD463C" w:rsidP="00723FA0"/>
    <w:p w14:paraId="2E86E07F" w14:textId="76BB1F29" w:rsidR="008B52DF" w:rsidRPr="00F05242" w:rsidRDefault="008B52DF" w:rsidP="00723FA0">
      <w:r>
        <w:rPr>
          <w:b/>
          <w:bCs/>
        </w:rPr>
        <w:t>Objetivo general:</w:t>
      </w:r>
      <w:r w:rsidR="00F05242">
        <w:rPr>
          <w:b/>
          <w:bCs/>
        </w:rPr>
        <w:t xml:space="preserve"> </w:t>
      </w:r>
      <w:r w:rsidR="00F05242">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Default="008B52DF" w:rsidP="00723FA0">
      <w:pPr>
        <w:rPr>
          <w:b/>
          <w:bCs/>
        </w:rPr>
      </w:pPr>
    </w:p>
    <w:p w14:paraId="1E79419A" w14:textId="6B31C379" w:rsidR="00CD463C" w:rsidRDefault="008B52DF" w:rsidP="00CD463C">
      <w:r>
        <w:rPr>
          <w:b/>
          <w:bCs/>
        </w:rPr>
        <w:t>Objetivos específicos:</w:t>
      </w:r>
    </w:p>
    <w:p w14:paraId="10F41F23" w14:textId="38564014" w:rsidR="005E0AE9" w:rsidRPr="000B5783" w:rsidRDefault="000B5783" w:rsidP="005E0AE9">
      <w:pPr>
        <w:pStyle w:val="ListParagraph"/>
        <w:numPr>
          <w:ilvl w:val="0"/>
          <w:numId w:val="46"/>
        </w:numPr>
      </w:pPr>
      <w:r w:rsidRPr="000B5783">
        <w:t>Definir</w:t>
      </w:r>
      <w:r w:rsidR="005E0AE9" w:rsidRPr="000B5783">
        <w:t xml:space="preserve"> los requisitos que debe cumplir el sistema.</w:t>
      </w:r>
      <w:r w:rsidR="00336C8F" w:rsidRPr="000B5783">
        <w:t xml:space="preserve"> </w:t>
      </w:r>
    </w:p>
    <w:p w14:paraId="788B8ACF" w14:textId="1FA4D10A" w:rsidR="00CD463C" w:rsidRDefault="00CD463C" w:rsidP="00CD463C">
      <w:pPr>
        <w:pStyle w:val="ListParagraph"/>
        <w:numPr>
          <w:ilvl w:val="0"/>
          <w:numId w:val="46"/>
        </w:numPr>
      </w:pPr>
      <w:r>
        <w:t>Asimilar prácticas y tecnologías actuales idóneas para el desarrollo de aplicaciones web de manejo de datos.</w:t>
      </w:r>
    </w:p>
    <w:p w14:paraId="496BEEAC" w14:textId="6096CAB6" w:rsidR="00CD463C" w:rsidRDefault="00921ECF" w:rsidP="00CD463C">
      <w:pPr>
        <w:pStyle w:val="ListParagraph"/>
        <w:numPr>
          <w:ilvl w:val="0"/>
          <w:numId w:val="46"/>
        </w:numPr>
      </w:pPr>
      <w:r>
        <w:lastRenderedPageBreak/>
        <w:t>Implementar</w:t>
      </w:r>
      <w:r w:rsidR="00CD463C">
        <w:t xml:space="preserve"> la aplicación web</w:t>
      </w:r>
      <w:r>
        <w:t xml:space="preserve"> que cumpla con los requisitos determinados.</w:t>
      </w:r>
    </w:p>
    <w:p w14:paraId="0C8A3771" w14:textId="319658D5" w:rsidR="008B52DF" w:rsidRDefault="00CD463C" w:rsidP="00723FA0">
      <w:pPr>
        <w:pStyle w:val="ListParagraph"/>
        <w:numPr>
          <w:ilvl w:val="0"/>
          <w:numId w:val="46"/>
        </w:numPr>
      </w:pPr>
      <w:r>
        <w:t>Realizar pruebas de software a la aplicación realizada.</w:t>
      </w:r>
    </w:p>
    <w:p w14:paraId="3238A5F2" w14:textId="77777777" w:rsidR="009C0D0C" w:rsidRPr="009C0D0C" w:rsidRDefault="009C0D0C" w:rsidP="009C0D0C">
      <w:pPr>
        <w:pStyle w:val="ListParagraph"/>
      </w:pPr>
    </w:p>
    <w:p w14:paraId="464D9E82" w14:textId="249472E8" w:rsidR="008B52DF" w:rsidRDefault="008B52DF" w:rsidP="00723FA0">
      <w:r>
        <w:rPr>
          <w:b/>
          <w:bCs/>
        </w:rPr>
        <w:t>Estructura del trabajo:</w:t>
      </w:r>
      <w:r w:rsidR="009C0D0C">
        <w:t xml:space="preserve"> el presente informe se organiza en una introducción, tres capítulos, conclusiones, recomendaciones y referencias bibliográficas.</w:t>
      </w:r>
    </w:p>
    <w:p w14:paraId="16394BA8" w14:textId="25F7F845" w:rsidR="009C0D0C" w:rsidRDefault="009C0D0C" w:rsidP="00921ECF">
      <w:r>
        <w:t xml:space="preserve">En el capítulo 1 se aborda </w:t>
      </w:r>
      <w:r w:rsidR="009B3D6B" w:rsidRPr="000B5783">
        <w:t>los conceptos fundamentales de</w:t>
      </w:r>
      <w:r w:rsidR="001F487B" w:rsidRPr="000B5783">
        <w:t>l negocio</w:t>
      </w:r>
      <w:r w:rsidR="006A024D" w:rsidRPr="000B5783">
        <w:t xml:space="preserve"> y</w:t>
      </w:r>
      <w:r w:rsidR="009B3D6B" w:rsidRPr="000B5783">
        <w:t xml:space="preserve"> los requisitos del sistema</w:t>
      </w:r>
      <w:r w:rsidR="006A024D" w:rsidRPr="000B5783">
        <w:t>, así como</w:t>
      </w:r>
      <w:r w:rsidR="006A024D">
        <w:t xml:space="preserve"> </w:t>
      </w:r>
      <w:r>
        <w:t>las tecnologías relacionadas con el desarrollo de aplicaciones web modernas en el entorno de la solución del problema.</w:t>
      </w:r>
    </w:p>
    <w:p w14:paraId="1E198038" w14:textId="2157C681" w:rsidR="009C0D0C" w:rsidRDefault="009C0D0C" w:rsidP="00921ECF">
      <w:r>
        <w:t>En el capítulo 2 se describe el análisis técnico y los elementos más relevantes de la implementación.</w:t>
      </w:r>
    </w:p>
    <w:p w14:paraId="70E7A105" w14:textId="4B4234A1" w:rsidR="009C0D0C" w:rsidRPr="009C0D0C" w:rsidRDefault="009C0D0C" w:rsidP="00921ECF">
      <w:r>
        <w:t>En el capítulo 3 se describen las técnicas de pruebas y las pruebas realizadas al software.</w:t>
      </w:r>
    </w:p>
    <w:p w14:paraId="103FAC8A" w14:textId="77777777" w:rsidR="00FE25B5" w:rsidRDefault="00FE25B5" w:rsidP="004073A0">
      <w:pPr>
        <w:pStyle w:val="Heading1"/>
        <w:sectPr w:rsidR="00FE25B5" w:rsidSect="005C241A">
          <w:pgSz w:w="12242" w:h="15842" w:code="1"/>
          <w:pgMar w:top="1701" w:right="1134" w:bottom="1418" w:left="1985" w:header="709" w:footer="709" w:gutter="0"/>
          <w:cols w:space="708"/>
          <w:docGrid w:linePitch="360"/>
        </w:sectPr>
      </w:pPr>
    </w:p>
    <w:p w14:paraId="4975BBB3" w14:textId="44AE9DD1" w:rsidR="00FE25B5" w:rsidRPr="004073A0" w:rsidRDefault="00FE25B5" w:rsidP="004073A0">
      <w:pPr>
        <w:pStyle w:val="Heading1"/>
      </w:pPr>
      <w:bookmarkStart w:id="5" w:name="_Hlk176273558"/>
      <w:r w:rsidRPr="004073A0">
        <w:lastRenderedPageBreak/>
        <w:t>capítulo 1. marco teórico y conceptual</w:t>
      </w:r>
    </w:p>
    <w:p w14:paraId="600A6206" w14:textId="203DB02B" w:rsidR="004073A0" w:rsidRPr="004073A0" w:rsidRDefault="004073A0" w:rsidP="004073A0">
      <w:r>
        <w:t>El presente capítulo cubre los fundamentos técnicos del problema cuya solución se persigue (la investigación sobre la incidencia de la enfermedad fúngica mancha de asfalto y su pronóstico basado en condiciones met</w:t>
      </w:r>
      <w:r w:rsidR="00A04114">
        <w:t>e</w:t>
      </w:r>
      <w:r>
        <w:t>orológicas) relevantes al desarrollo del sistema propuesto, así como los conceptos, enfoques, tecnologías y herramientas empleadas para la implementación de este.</w:t>
      </w:r>
    </w:p>
    <w:p w14:paraId="15475566" w14:textId="04E13031" w:rsidR="00FE25B5" w:rsidRDefault="00D02823" w:rsidP="00FE25B5">
      <w:pPr>
        <w:pStyle w:val="Heading2"/>
      </w:pPr>
      <w:r w:rsidRPr="00FE25B5">
        <w:t>Conceptos y requisitos del negocio</w:t>
      </w:r>
    </w:p>
    <w:p w14:paraId="446DA0FD" w14:textId="77777777" w:rsidR="00AA57AB" w:rsidRPr="00AA57AB" w:rsidRDefault="00AA57AB" w:rsidP="00AA57AB"/>
    <w:p w14:paraId="0F040B52" w14:textId="551E8B52" w:rsidR="00AA57AB" w:rsidRDefault="000B5783" w:rsidP="00AA57AB">
      <w:pPr>
        <w:pStyle w:val="Heading2"/>
      </w:pPr>
      <w:r>
        <w:t>Aplicaciones web</w:t>
      </w:r>
    </w:p>
    <w:p w14:paraId="048C9506" w14:textId="56902339" w:rsidR="00A04114" w:rsidRDefault="007705E2" w:rsidP="00A04114">
      <w:r>
        <w:t xml:space="preserve">Las aplicaciones web son sistemas accesibles mediante un navegador a través de una red local o Internet, utilizados para la obtención y el procesamiento de datos, que dependen de un servidor físico o virtual </w:t>
      </w:r>
      <w:r>
        <w:rPr>
          <w:i/>
          <w:iCs/>
        </w:rPr>
        <w:t>online</w:t>
      </w:r>
      <w:r>
        <w:t xml:space="preserve"> para el cumplimiento de sus funcionalidades </w:t>
      </w:r>
      <w:r>
        <w:fldChar w:fldCharType="begin"/>
      </w:r>
      <w:r>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fldChar w:fldCharType="separate"/>
      </w:r>
      <w:r w:rsidRPr="007705E2">
        <w:t>(Hernández Cruz et al., 2023; Llamuca-Quinaloa et al., 2021)</w:t>
      </w:r>
      <w:r>
        <w:fldChar w:fldCharType="end"/>
      </w:r>
      <w:r>
        <w:t>.</w:t>
      </w:r>
    </w:p>
    <w:p w14:paraId="2226EC5B" w14:textId="1CD498D5" w:rsidR="007705E2" w:rsidRPr="007705E2" w:rsidRDefault="007705E2" w:rsidP="00A04114">
      <w:r>
        <w:t xml:space="preserve">El campo de desarrollo de aplicaciones web ha experimentado una evolución pronunciadamente rápida desde su nacimiento. En contraste con los sitios web o </w:t>
      </w:r>
      <w:r>
        <w:rPr>
          <w:i/>
          <w:iCs/>
        </w:rPr>
        <w:t>websites</w:t>
      </w:r>
      <w:r>
        <w:t xml:space="preserve"> estáticos de los días pasados del Internet, que ofrecían contenido sin características interactivas, las </w:t>
      </w:r>
      <w:r>
        <w:rPr>
          <w:i/>
          <w:iCs/>
        </w:rPr>
        <w:t>web apps</w:t>
      </w:r>
      <w:r>
        <w:t xml:space="preserve"> de hoy son integrales en experiencia digital, brindando servicios dinámicos e inmersivos que compiten con los </w:t>
      </w:r>
      <w:r w:rsidR="008F68DC">
        <w:t xml:space="preserve">tradicionales </w:t>
      </w:r>
      <w:r>
        <w:t>programas de escritorio</w:t>
      </w:r>
      <w:r w:rsidR="00B5345D">
        <w:t xml:space="preserve"> </w:t>
      </w:r>
      <w:r w:rsidR="00B5345D">
        <w:fldChar w:fldCharType="begin"/>
      </w:r>
      <w:r w:rsidR="00B5345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fldChar w:fldCharType="separate"/>
      </w:r>
      <w:r w:rsidR="00B5345D" w:rsidRPr="00B5345D">
        <w:t>(Panwar, 2024)</w:t>
      </w:r>
      <w:r w:rsidR="00B5345D">
        <w:fldChar w:fldCharType="end"/>
      </w:r>
      <w:r>
        <w:t>.</w:t>
      </w:r>
    </w:p>
    <w:p w14:paraId="759E2920" w14:textId="47CD4CBC" w:rsidR="00D02823" w:rsidRDefault="00AA57AB" w:rsidP="000B5783">
      <w:pPr>
        <w:pStyle w:val="Heading3"/>
      </w:pPr>
      <w:r>
        <w:t>V</w:t>
      </w:r>
      <w:r w:rsidR="000B5783">
        <w:t>entajas y clasificación</w:t>
      </w:r>
    </w:p>
    <w:p w14:paraId="209E6F0C" w14:textId="0FFBEED8" w:rsidR="007705E2" w:rsidRDefault="007705E2" w:rsidP="007705E2">
      <w:r>
        <w:t xml:space="preserve">Una aplicación web disfruta de ciertas ventajas sobre otras clases de sistemas. </w:t>
      </w:r>
      <w:r w:rsidR="00B5345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aplicación en </w:t>
      </w:r>
      <w:r w:rsidR="000573CB">
        <w:t>un respaldo unificado</w:t>
      </w:r>
      <w:r w:rsidR="00B5345D">
        <w:t>. Por la parte del desarrollador, las aplicaciones web son altamente compatibles</w:t>
      </w:r>
      <w:r w:rsidR="000573CB">
        <w:t xml:space="preserve"> y su mantenimiento y actualización son simples, ya que requieren un único desarrollo para funcionar en diferentes sistemas operativos y no hay conflictos de </w:t>
      </w:r>
      <w:r w:rsidR="000573CB">
        <w:lastRenderedPageBreak/>
        <w:t xml:space="preserve">versiones, dado que todos los usuarios utilizan la misma versión, evitando así problemas de incompatibilidad </w:t>
      </w:r>
      <w:r w:rsidR="000573CB">
        <w:fldChar w:fldCharType="begin"/>
      </w:r>
      <w:r w:rsidR="000573CB">
        <w:instrText xml:space="preserve"> ADDIN ZOTERO_ITEM CSL_CITATION {"citationID":"ZolPpWLp","properties":{"formattedCitation":"(Sotolongo Mart\\uc0\\u237{}nez, n.d.)","plainCitation":"(Sotolongo Martínez, n.d.)","noteIndex":0},"citationItems":[{"id":40,"uris":["http://zotero.org/users/14461751/items/M35FI3CK"],"itemData":{"id":40,"type":"thesis","language":"Spanish","number-of-pages":"49","publisher":"Universidad Central \"Marta Abreu\" de Las Villas","title":"Aplicación web para la consulta de solicitudes de trámites en línea y métricas de uso de la plataforma del ciudadano","author":[{"family":"Sotolongo Martínez","given":"Darío"}]}}],"schema":"https://github.com/citation-style-language/schema/raw/master/csl-citation.json"} </w:instrText>
      </w:r>
      <w:r w:rsidR="000573CB">
        <w:fldChar w:fldCharType="separate"/>
      </w:r>
      <w:r w:rsidR="000573CB" w:rsidRPr="000573CB">
        <w:t>(Sotolongo Martínez, n.d.)</w:t>
      </w:r>
      <w:r w:rsidR="000573CB">
        <w:fldChar w:fldCharType="end"/>
      </w:r>
      <w:r w:rsidR="000573CB">
        <w:t>. Todas estas características favorables respaldan la elección de una aplicación web como el tipo de sistema a implementar para dar solución al problema abordado por el presente trabajo.</w:t>
      </w:r>
    </w:p>
    <w:p w14:paraId="77CC2989" w14:textId="5F80E709" w:rsidR="000573CB" w:rsidRDefault="000573CB" w:rsidP="007705E2">
      <w:r>
        <w:t>Independientemente de las características esenciales que comparten, las aplicaciones web pueden ser asociadas a diferentes clases</w:t>
      </w:r>
      <w:r w:rsidR="004F6F29">
        <w:t xml:space="preserve">. Las tres principales son </w:t>
      </w:r>
      <w:r w:rsidR="004F6F29">
        <w:rPr>
          <w:i/>
          <w:iCs/>
        </w:rPr>
        <w:t>Single Page Application (SPA)</w:t>
      </w:r>
      <w:r w:rsidR="004F6F29">
        <w:t xml:space="preserve"> o aplicaciones de una sola página, </w:t>
      </w:r>
      <w:r w:rsidR="004F6F29">
        <w:rPr>
          <w:i/>
          <w:iCs/>
        </w:rPr>
        <w:t>Multi-Page Application (MPA)</w:t>
      </w:r>
      <w:r w:rsidR="004F6F29">
        <w:t xml:space="preserve"> o aplicaciones de múltiples páginas y </w:t>
      </w:r>
      <w:r w:rsidR="004F6F29">
        <w:rPr>
          <w:i/>
          <w:iCs/>
        </w:rPr>
        <w:t>Progressive Web Application (PWA)</w:t>
      </w:r>
      <w:r w:rsidR="004F6F29">
        <w:t xml:space="preserve"> o aplicaciones web progresivas.</w:t>
      </w:r>
    </w:p>
    <w:p w14:paraId="4B204987" w14:textId="19028C5D" w:rsidR="00F92706" w:rsidRDefault="00F92706" w:rsidP="007705E2">
      <w:r>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t xml:space="preserve"> a lo largo de su interacción con la aplicación; sin embargo, la carga inicial toma más tiempo, pues se debe tomar toda la página de la primera vez.</w:t>
      </w:r>
    </w:p>
    <w:p w14:paraId="0CC7F01C" w14:textId="667EBB87" w:rsidR="004F6F29" w:rsidRDefault="00F92706" w:rsidP="007705E2">
      <w:r>
        <w:t>Las MPA representan un enfoque más tradicional</w:t>
      </w:r>
      <w:r w:rsidR="00DB48A0">
        <w:t xml:space="preserve">, que se basa en la generación dinámica de múltiples archivos HTML generados dinámicamente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fldChar w:fldCharType="begin"/>
      </w:r>
      <w:r w:rsidR="00DB48A0">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fldChar w:fldCharType="separate"/>
      </w:r>
      <w:r w:rsidR="00DB48A0" w:rsidRPr="00DB48A0">
        <w:t>(Kowalczyk and Szandala, 2024)</w:t>
      </w:r>
      <w:r w:rsidR="00DB48A0">
        <w:fldChar w:fldCharType="end"/>
      </w:r>
      <w:r w:rsidR="00DB48A0">
        <w:t>.</w:t>
      </w:r>
    </w:p>
    <w:p w14:paraId="72F36AA2" w14:textId="28A2BD16" w:rsidR="00DB48A0" w:rsidRDefault="00DB48A0" w:rsidP="007705E2">
      <w:r>
        <w:t>Las PWA buscan que los usuarios de la aplicación web tengan una experiencia similar a la de una aplicación nativa.</w:t>
      </w:r>
      <w:r w:rsidR="008B0F54">
        <w:t xml:space="preserve"> Ofrecen funcionalidades que combinan el acceso al servidor con el soporte </w:t>
      </w:r>
      <w:r w:rsidR="008B0F54">
        <w:rPr>
          <w:i/>
          <w:iCs/>
        </w:rPr>
        <w:t>offline</w:t>
      </w:r>
      <w:r w:rsidR="008B0F54">
        <w:t>; se pueden instalar en el dispositivo del usuario y hasta cierto punto se pueden usar sin conexión a Internet. También pueden incluir notificaciones emergentes y acceso al hardware del dispositivo.</w:t>
      </w:r>
      <w:r>
        <w:t xml:space="preserve"> Este enfoque fue desarrollado por Google y otros actores del campo tecnológico para simplificar la creación de aplicaciones multi-plataforma</w:t>
      </w:r>
      <w:r w:rsidR="004A54C0">
        <w:t xml:space="preserve">, y es una opción adecuada cuando se desee crear aplicaciones web que se sientan como aplicaciones nativas pero que sean más fáciles de desarrollar y mantener que las aplicaciones nativas tradicionales </w:t>
      </w:r>
      <w:r w:rsidR="004A54C0">
        <w:fldChar w:fldCharType="begin"/>
      </w:r>
      <w:r w:rsidR="004A54C0">
        <w:instrText xml:space="preserve"> ADDIN ZOTERO_ITEM CSL_CITATION {"citationID":"wSwSbGZt","properties":{"formattedCitation":"(Ahyar Muawwal, 2024; Sotolongo Mart\\uc0\\u237{}nez, n.d.)","plainCitation":"(Ahyar Muawwal, 2024; Sotolongo Martínez, n.d.)","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id":40,"uris":["http://zotero.org/users/14461751/items/M35FI3CK"],"itemData":{"id":40,"type":"thesis","language":"Spanish","number-of-pages":"49","publisher":"Universidad Central \"Marta Abreu\" de Las Villas","title":"Aplicación web para la consulta de solicitudes de trámites en línea y métricas de uso de la plataforma del ciudadano","author":[{"family":"Sotolongo Martínez","given":"Darío"}]}}],"schema":"https://github.com/citation-style-language/schema/raw/master/csl-citation.json"} </w:instrText>
      </w:r>
      <w:r w:rsidR="004A54C0">
        <w:fldChar w:fldCharType="separate"/>
      </w:r>
      <w:r w:rsidR="004A54C0" w:rsidRPr="004A54C0">
        <w:t>(Ahyar Muawwal, 2024; Sotolongo Martínez, n.d.)</w:t>
      </w:r>
      <w:r w:rsidR="004A54C0">
        <w:fldChar w:fldCharType="end"/>
      </w:r>
      <w:r w:rsidR="004A54C0">
        <w:t>.</w:t>
      </w:r>
    </w:p>
    <w:p w14:paraId="62BE36BE" w14:textId="7DC5CEB1" w:rsidR="004A54C0" w:rsidRPr="004F6F29" w:rsidRDefault="004A54C0" w:rsidP="007705E2">
      <w:r>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t xml:space="preserve"> del lado del cliente</w:t>
      </w:r>
      <w:r>
        <w:t xml:space="preserve"> específicas para diferentes plataformas que implican las </w:t>
      </w:r>
      <w:r w:rsidR="00C546BB">
        <w:t>PWA.</w:t>
      </w:r>
    </w:p>
    <w:p w14:paraId="4EC85724" w14:textId="5C38650A" w:rsidR="008D3A71" w:rsidRDefault="00995E09" w:rsidP="000B5783">
      <w:pPr>
        <w:pStyle w:val="Heading3"/>
      </w:pPr>
      <w:r>
        <w:t>Arquitectura</w:t>
      </w:r>
      <w:r w:rsidR="006D4CA5">
        <w:t xml:space="preserve"> cliente-servidor</w:t>
      </w:r>
    </w:p>
    <w:p w14:paraId="01B7EB6F" w14:textId="15FB8201" w:rsidR="001257E2" w:rsidRDefault="001257E2" w:rsidP="001257E2">
      <w:r>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Pr>
          <w:i/>
          <w:iCs/>
        </w:rPr>
        <w:t>requests)</w:t>
      </w:r>
      <w:r>
        <w:t xml:space="preserve">, las procesa, y devuelve una respuesta </w:t>
      </w:r>
      <w:r>
        <w:rPr>
          <w:i/>
          <w:iCs/>
        </w:rPr>
        <w:t>(response)</w:t>
      </w:r>
      <w:r>
        <w:t xml:space="preserve"> al cliente. Este enfoque es el fundamento mismo del Internet, los sistemas bancarios, las redes celulares, etcétera </w:t>
      </w:r>
      <w:r>
        <w:fldChar w:fldCharType="begin"/>
      </w:r>
      <w:r>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fldChar w:fldCharType="separate"/>
      </w:r>
      <w:r w:rsidRPr="001257E2">
        <w:t>(Mwamba Nyabuto et al., 2024)</w:t>
      </w:r>
      <w:r>
        <w:fldChar w:fldCharType="end"/>
      </w:r>
      <w:r>
        <w:t>.</w:t>
      </w:r>
    </w:p>
    <w:p w14:paraId="08520971" w14:textId="6BFBD977" w:rsidR="001257E2" w:rsidRDefault="00D64B68" w:rsidP="001257E2">
      <w:r>
        <w:t xml:space="preserve">Esta arquitectura cuenta con varias ventajar importantes: la centralización del control (el acceso y los recursos controlados por el servidor asignado, lo cual reduce el riesgo de uso indebido de los datos y posibilita la actualización unificada de los mismos); el manejo apropiado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fldChar w:fldCharType="begin"/>
      </w:r>
      <w:r>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fldChar w:fldCharType="separate"/>
      </w:r>
      <w:r w:rsidRPr="00D64B68">
        <w:t>(Abirami et al., 2019)</w:t>
      </w:r>
      <w:r>
        <w:fldChar w:fldCharType="end"/>
      </w:r>
      <w:r>
        <w:t xml:space="preserve">. </w:t>
      </w:r>
    </w:p>
    <w:p w14:paraId="11EBFAB0" w14:textId="4836B8CB" w:rsidR="00D64B68" w:rsidRPr="001508A7" w:rsidRDefault="00D64B68" w:rsidP="001257E2">
      <w:r>
        <w:t xml:space="preserve">El </w:t>
      </w:r>
      <w:r w:rsidR="001508A7">
        <w:t>contexto de las tecnologías, herramientas y desarrollo</w:t>
      </w:r>
      <w:r>
        <w:t xml:space="preserve"> de </w:t>
      </w:r>
      <w:r w:rsidR="001508A7">
        <w:t xml:space="preserve">la parte del cliente se conoce como </w:t>
      </w:r>
      <w:r w:rsidR="001508A7">
        <w:rPr>
          <w:i/>
          <w:iCs/>
        </w:rPr>
        <w:t>front-end</w:t>
      </w:r>
      <w:r w:rsidR="001508A7">
        <w:t xml:space="preserve">; y el del lado del servidor, como </w:t>
      </w:r>
      <w:r w:rsidR="001508A7">
        <w:rPr>
          <w:i/>
          <w:iCs/>
        </w:rPr>
        <w:t>back-end</w:t>
      </w:r>
      <w:r w:rsidR="001508A7">
        <w:t>.</w:t>
      </w:r>
    </w:p>
    <w:p w14:paraId="66BE2D55" w14:textId="2045E4C8" w:rsidR="00FE25B5" w:rsidRDefault="008D3A71" w:rsidP="00FE25B5">
      <w:pPr>
        <w:pStyle w:val="Heading3"/>
      </w:pPr>
      <w:r>
        <w:t>API y API REST</w:t>
      </w:r>
    </w:p>
    <w:p w14:paraId="5576638B" w14:textId="568AAE9D" w:rsidR="00F15FF3" w:rsidRDefault="00112571" w:rsidP="00112571">
      <w:r w:rsidRPr="00112571">
        <w:t xml:space="preserve">Una API (del inglés </w:t>
      </w:r>
      <w:r w:rsidRPr="00112571">
        <w:rPr>
          <w:i/>
          <w:iCs/>
        </w:rPr>
        <w:t>Application Programming Interface</w:t>
      </w:r>
      <w:r w:rsidRPr="00112571">
        <w:t>, interfaz de progra</w:t>
      </w:r>
      <w:r>
        <w:t xml:space="preserve">mación de aplicaciones) es un protocolo de comunicación entre aplicaciones, un convenio que especifica las formas mediante las cuales un sistema o un componente de un sistema </w:t>
      </w:r>
      <w:r w:rsidR="00F15FF3">
        <w:t>puede acceder</w:t>
      </w:r>
      <w:r>
        <w:t xml:space="preserve"> a funcionalidades de otro</w:t>
      </w:r>
      <w:r w:rsidR="0084069F">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w:t>
      </w:r>
      <w:r w:rsidR="0084069F">
        <w:lastRenderedPageBreak/>
        <w:t xml:space="preserve">creadas por ellos mismos para regular la interacción entre partes de sus propios productos, o provistas por compañías que dominan el panorama tecnológico, como Facebook, Microsoft y OpenAI </w:t>
      </w:r>
      <w:r w:rsidR="0084069F">
        <w:fldChar w:fldCharType="begin"/>
      </w:r>
      <w:r w:rsidR="0084069F">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fldChar w:fldCharType="separate"/>
      </w:r>
      <w:r w:rsidR="0084069F" w:rsidRPr="0084069F">
        <w:t>(Nguyen, 2023)</w:t>
      </w:r>
      <w:r w:rsidR="0084069F">
        <w:fldChar w:fldCharType="end"/>
      </w:r>
      <w:r w:rsidR="0084069F">
        <w:t>.</w:t>
      </w:r>
    </w:p>
    <w:p w14:paraId="6043612E" w14:textId="0507B8DF" w:rsidR="00355176" w:rsidRDefault="0084069F" w:rsidP="00112571">
      <w:r>
        <w:t xml:space="preserve">Una clase de APIs de singular importancia es conocida como REST (del inglés </w:t>
      </w:r>
      <w:r>
        <w:rPr>
          <w:i/>
          <w:iCs/>
        </w:rPr>
        <w:t>REpresentational State Transfer</w:t>
      </w:r>
      <w:r>
        <w:t>, tr</w:t>
      </w:r>
      <w:r w:rsidR="00355176">
        <w:t>ansferencia de estado representacional). Esta es un estándar que guía el diseño y desarrollo de procesos que permiten la interacción con datos almacenados en un servidor. Una API se considera de tipo REST (</w:t>
      </w:r>
      <w:r w:rsidR="00355176" w:rsidRPr="00355176">
        <w:rPr>
          <w:i/>
          <w:iCs/>
        </w:rPr>
        <w:t>RESTful</w:t>
      </w:r>
      <w:r w:rsidR="00355176">
        <w:t xml:space="preserve"> en inglés) si cumple general o totalmente con los siguientes principios: </w:t>
      </w:r>
    </w:p>
    <w:p w14:paraId="42753CFC" w14:textId="571B3C5B" w:rsidR="00355176" w:rsidRDefault="00355176" w:rsidP="00355176">
      <w:pPr>
        <w:pStyle w:val="ListParagraph"/>
        <w:numPr>
          <w:ilvl w:val="0"/>
          <w:numId w:val="49"/>
        </w:numPr>
      </w:pPr>
      <w:r>
        <w:t>Arquitectura cliente-servidor (véase el epígrafe 1.2.2)</w:t>
      </w:r>
    </w:p>
    <w:p w14:paraId="3E0D4795" w14:textId="454D8960" w:rsidR="00355176" w:rsidRDefault="00355176" w:rsidP="00355176">
      <w:pPr>
        <w:pStyle w:val="ListParagraph"/>
        <w:numPr>
          <w:ilvl w:val="0"/>
          <w:numId w:val="49"/>
        </w:numPr>
      </w:pPr>
      <w:r>
        <w:t>Ausencia de estado (la comunicación cliente-servidor no se apoya en el almacenamiento del contexto del cliente en el servidor entre solicitudes. Cada solicitud de cualquier cliente contiene toda la información necesaria para efectuar la solicitud).</w:t>
      </w:r>
    </w:p>
    <w:p w14:paraId="11C5FE15" w14:textId="32D99533" w:rsidR="00355176" w:rsidRDefault="00355176" w:rsidP="00355176">
      <w:pPr>
        <w:pStyle w:val="ListParagraph"/>
        <w:numPr>
          <w:ilvl w:val="0"/>
          <w:numId w:val="49"/>
        </w:numPr>
      </w:pPr>
      <w:r>
        <w:t>Uso del caché (las respuestas a las solicitudes deben ser</w:t>
      </w:r>
      <w:r w:rsidR="00722DA0">
        <w:t xml:space="preserve"> cacheables por el cliente, en pro de la escalabilidad y el rendimiento del sistema).</w:t>
      </w:r>
    </w:p>
    <w:p w14:paraId="35DB790C" w14:textId="0B1ED270" w:rsidR="00722DA0" w:rsidRDefault="00722DA0" w:rsidP="00355176">
      <w:pPr>
        <w:pStyle w:val="ListParagraph"/>
        <w:numPr>
          <w:ilvl w:val="0"/>
          <w:numId w:val="49"/>
        </w:numPr>
      </w:pPr>
      <w:r>
        <w:t>Sistema por capas (el cliente no puede determinar si está conectado directamente al extremo del servidor o a un intermediario; las capas del sistema están compartimentadas).</w:t>
      </w:r>
    </w:p>
    <w:p w14:paraId="0042C15D" w14:textId="7C11CFC1" w:rsidR="00722DA0" w:rsidRDefault="00722DA0" w:rsidP="00355176">
      <w:pPr>
        <w:pStyle w:val="ListParagraph"/>
        <w:numPr>
          <w:ilvl w:val="0"/>
          <w:numId w:val="49"/>
        </w:numPr>
      </w:pPr>
      <w:r>
        <w:t>Código por demanda (los servidores pueden extender o adaptar temporalmente la funcionalidad de un cliente al transferir código ejecutable).</w:t>
      </w:r>
    </w:p>
    <w:p w14:paraId="20C69D9F" w14:textId="74B792C5" w:rsidR="00722DA0" w:rsidRDefault="00722DA0" w:rsidP="00355176">
      <w:pPr>
        <w:pStyle w:val="ListParagraph"/>
        <w:numPr>
          <w:ilvl w:val="0"/>
          <w:numId w:val="49"/>
        </w:numPr>
      </w:pPr>
      <w:r>
        <w:t xml:space="preserve">Interfaz uniforme: los servidores mantienen una uniformidad razonable entre las APIs que ofrecen, de tal forma que los desarrolladores estén familiarizados con la generalidad de ellas al conocer solo una </w:t>
      </w:r>
      <w:r>
        <w:fldChar w:fldCharType="begin"/>
      </w:r>
      <w:r>
        <w:instrText xml:space="preserve"> ADDIN ZOTERO_ITEM CSL_CITATION {"citationID":"ywlfmn7v","properties":{"formattedCitation":"(Abba, 2022; Visual Paradigm, n.d.)","plainCitation":"(Abba, 2022; Visual Paradigm, n.d.)","noteIndex":0},"citationItems":[{"id":65,"uris":["http://zotero.org/users/14461751/items/BJRQ6XT5"],"itemData":{"id":65,"type":"webpage","abstract":"In this article, you will learn what the term REST means and how it lets us communicate with the server efficiently. Before we get into REST, let's learn what an API is. I believe this will help you understand REST better.  What is an API? Since we'r...","container-title":"freeCodeCamp.org","language":"en","title":"What is REST? Rest API Definition for Beginners","title-short":"What is REST?","URL":"https://www.freecodecamp.org/news/what-is-rest-rest-api-definition-for-beginners/","author":[{"family":"Abba","given":"Ihechikara"}],"accessed":{"date-parts":[["2024",9,6]]},"issued":{"date-parts":[["2022",1,28]]}}},{"id":89,"uris":["http://zotero.org/users/14461751/items/YKBYTDUA"],"itemData":{"id":89,"type":"webpage","title":"What is REST API?","URL":"https://www.visual-paradigm.com/guide/development/what-is-rest-api/","author":[{"literal":"Visual Paradigm"}],"accessed":{"date-parts":[["2024",9,7]]}}}],"schema":"https://github.com/citation-style-language/schema/raw/master/csl-citation.json"} </w:instrText>
      </w:r>
      <w:r>
        <w:fldChar w:fldCharType="separate"/>
      </w:r>
      <w:r w:rsidRPr="00722DA0">
        <w:t>(Abba, 2022; Visual Paradigm, n.d.)</w:t>
      </w:r>
      <w:r>
        <w:fldChar w:fldCharType="end"/>
      </w:r>
      <w:r>
        <w:t>.</w:t>
      </w:r>
    </w:p>
    <w:p w14:paraId="6F7AA4A7" w14:textId="0611F1A0" w:rsidR="00722DA0" w:rsidRDefault="00722DA0" w:rsidP="00722DA0">
      <w:r>
        <w:t>Una API REST es, por tanto, una opción adecuada para la comunicación entre el servidor y el cliente en el sistema propuesto como solución al problema.</w:t>
      </w:r>
    </w:p>
    <w:p w14:paraId="6986865F" w14:textId="40A1EF6D" w:rsidR="00FE25B5" w:rsidRDefault="00995E09" w:rsidP="00FE25B5">
      <w:pPr>
        <w:pStyle w:val="Heading2"/>
      </w:pPr>
      <w:r w:rsidRPr="000B5783">
        <w:t>Conceptos de lenguaje de programación y framework</w:t>
      </w:r>
    </w:p>
    <w:p w14:paraId="36F25AFC" w14:textId="77777777" w:rsidR="00D30828" w:rsidRDefault="00127161" w:rsidP="00722DA0">
      <w:r>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w:t>
      </w:r>
      <w:r>
        <w:lastRenderedPageBreak/>
        <w:t xml:space="preserve">programas, el nivel de abstracción que presentan con respecto al código directamente ejecutable por un procesador, etcétera. </w:t>
      </w:r>
    </w:p>
    <w:p w14:paraId="355F47F5" w14:textId="442E7ABD" w:rsidR="00D30828" w:rsidRPr="00D30828" w:rsidRDefault="00D30828" w:rsidP="00722DA0">
      <w:r>
        <w:t xml:space="preserve">En el contexto del desarrollo de aplicaciones web, un </w:t>
      </w:r>
      <w:r>
        <w:rPr>
          <w:i/>
          <w:iCs/>
        </w:rPr>
        <w:t>framework</w:t>
      </w:r>
      <w:r>
        <w:t xml:space="preserve"> es una plataforma de software que provee a los desarrolladores herramientas preconstruidas y bibliotecas para simplificar el desarrollo de las aplicaciones. </w:t>
      </w:r>
      <w:r w:rsidRPr="00D30828">
        <w:rPr>
          <w:i/>
          <w:iCs/>
        </w:rPr>
        <w:t>Frameworks</w:t>
      </w:r>
      <w:r w:rsidRPr="00D30828">
        <w:t xml:space="preserve"> para </w:t>
      </w:r>
      <w:r w:rsidRPr="00D30828">
        <w:rPr>
          <w:i/>
          <w:iCs/>
        </w:rPr>
        <w:t xml:space="preserve">front-end </w:t>
      </w:r>
      <w:r w:rsidRPr="00D30828">
        <w:t xml:space="preserve">y </w:t>
      </w:r>
      <w:r w:rsidRPr="00D30828">
        <w:rPr>
          <w:i/>
          <w:iCs/>
        </w:rPr>
        <w:t>back-end</w:t>
      </w:r>
      <w:r w:rsidRPr="00D30828">
        <w:t xml:space="preserve"> promueven </w:t>
      </w:r>
      <w:r>
        <w:t xml:space="preserve">además </w:t>
      </w:r>
      <w:r w:rsidRPr="00D30828">
        <w:t>el uso de buenas</w:t>
      </w:r>
      <w:r>
        <w:t xml:space="preserve"> prácticas y procesos estandarizados, permitiendo a los desarrolladores mejorar la calidad del código y su mantenibilidad </w:t>
      </w:r>
      <w:r>
        <w:fldChar w:fldCharType="begin"/>
      </w:r>
      <w:r w:rsidR="002A47FF">
        <w:instrText xml:space="preserve"> ADDIN ZOTERO_ITEM CSL_CITATION {"citationID":"9GW4jnjW","properties":{"formattedCitation":"(B. Patel, 2023)","plainCitation":"(B. Patel, 2023)","noteIndex":0},"citationItems":[{"id":72,"uris":["http://zotero.org/users/14461751/items/SIZWEUVC"],"itemData":{"id":72,"type":"post-weblog","abstract":"What is a web application framework? A web application framework is a software platform that provides developers with pre-built tools to simplify development.","language":"en-US","title":"What is a Web Application Framework? Definition and Features","title-short":"What is a Web Application Framework?","URL":"https://www.spaceotechnologies.com/glossary/web-app/what-is-web-application-framework/","author":[{"family":"Patel","given":"Bhaval"}],"accessed":{"date-parts":[["2024",9,6]]},"issued":{"date-parts":[["2023",4,24]]}}}],"schema":"https://github.com/citation-style-language/schema/raw/master/csl-citation.json"} </w:instrText>
      </w:r>
      <w:r>
        <w:fldChar w:fldCharType="separate"/>
      </w:r>
      <w:r w:rsidR="002A47FF" w:rsidRPr="002A47FF">
        <w:t>(B. Patel, 2023)</w:t>
      </w:r>
      <w:r>
        <w:fldChar w:fldCharType="end"/>
      </w:r>
      <w:r>
        <w:t>.</w:t>
      </w:r>
    </w:p>
    <w:p w14:paraId="623801F6" w14:textId="26A22F03" w:rsidR="00722DA0" w:rsidRPr="00722DA0" w:rsidRDefault="00127161" w:rsidP="00722DA0">
      <w:r>
        <w:t xml:space="preserve">En el desarrollo del sistema propuesto como solución al problema de esta investigación, se hace uso de varios lenguajes de programación y </w:t>
      </w:r>
      <w:r>
        <w:rPr>
          <w:i/>
          <w:iCs/>
        </w:rPr>
        <w:t>frameworks</w:t>
      </w:r>
      <w:r>
        <w:t>, los cuales serán especificados en los epígrafes subsiguientes.</w:t>
      </w:r>
    </w:p>
    <w:p w14:paraId="70A5FC92" w14:textId="6E0EB1F2" w:rsidR="00201F4F" w:rsidRDefault="00201F4F" w:rsidP="00FE25B5">
      <w:pPr>
        <w:pStyle w:val="Heading2"/>
      </w:pPr>
      <w:r w:rsidRPr="00FE25B5">
        <w:t>Tecnologías del lado del cliente y desarrollo front-end</w:t>
      </w:r>
    </w:p>
    <w:p w14:paraId="15B1C2EC" w14:textId="41301E7E" w:rsidR="00201F4F" w:rsidRDefault="00201F4F" w:rsidP="000B5783">
      <w:pPr>
        <w:pStyle w:val="Heading3"/>
      </w:pPr>
      <w:r>
        <w:t>HTML, CSS y JavaScript</w:t>
      </w:r>
    </w:p>
    <w:p w14:paraId="5EDB1D27" w14:textId="3B60622A" w:rsidR="003454DD" w:rsidRDefault="003454DD" w:rsidP="003454DD">
      <w:r>
        <w:t>Todo el desarrollo web moderno del lado del cliente está construido sobre tres lenguajes fundamentales: HTML, CSS y JavaScript.</w:t>
      </w:r>
    </w:p>
    <w:p w14:paraId="7E257B7E" w14:textId="681CAE53" w:rsidR="003454DD" w:rsidRDefault="003454DD" w:rsidP="003454DD">
      <w:r w:rsidRPr="003454DD">
        <w:t xml:space="preserve">HTML (del inglés </w:t>
      </w:r>
      <w:r w:rsidRPr="003454DD">
        <w:rPr>
          <w:i/>
          <w:iCs/>
        </w:rPr>
        <w:t>HyperText Markup Language</w:t>
      </w:r>
      <w:r w:rsidRPr="003454DD">
        <w:t>, lenguaje de</w:t>
      </w:r>
      <w:r>
        <w:t xml:space="preserve"> marcado de hipertexto) es un lenguaje relativamente simple que permite a los desarrolladores crear la estructura básica de un sitio web. HTML no usa funciones o procedimientos en la forma usual de un lenguaje de programación algorítmico, sino que emplea etiquetas (</w:t>
      </w:r>
      <w:r>
        <w:rPr>
          <w:i/>
          <w:iCs/>
        </w:rPr>
        <w:t>tags</w:t>
      </w:r>
      <w:r>
        <w:t>) para marcar diferentes tipos de contenido en una página web.</w:t>
      </w:r>
    </w:p>
    <w:p w14:paraId="7201FBA2" w14:textId="782B3D50" w:rsidR="003454DD" w:rsidRDefault="003454DD" w:rsidP="003454DD">
      <w:r w:rsidRPr="003454DD">
        <w:t>CSS (</w:t>
      </w:r>
      <w:r w:rsidRPr="003454DD">
        <w:rPr>
          <w:i/>
          <w:iCs/>
        </w:rPr>
        <w:t>Cascading Style Sheets</w:t>
      </w:r>
      <w:r w:rsidRPr="003454DD">
        <w:t>, hojas de estilo e</w:t>
      </w:r>
      <w:r>
        <w:t>n cascada) permite dar estilos y aspectos diferentes a los elementos definidos por HTML, ajustando propiedades como el color, el tamaño, el tipo de letra, márgenes, rellenos, etcétera. También ayuda a los sitios web a adaptarse a diferentes tamaños de dispositivos y tamaños de pantalla.</w:t>
      </w:r>
    </w:p>
    <w:p w14:paraId="6FC386E5" w14:textId="41670CA8" w:rsidR="003454DD" w:rsidRDefault="009D0785" w:rsidP="003454DD">
      <w:r>
        <w:t xml:space="preserve">JavaScript es el más complejo de esta trilogía. Es un lenguaje completo con plenas capacidades algorítmicas (puede ser usado para codificar cualquier procedimiento computable), y por tanto es usado para dar funcionalidad al lado del cliente. JavaScript es considerado el lenguaje de programación más usado en el mundo </w:t>
      </w:r>
      <w:r>
        <w:fldChar w:fldCharType="begin"/>
      </w:r>
      <w:r>
        <w:instrText xml:space="preserve"> ADDIN ZOTERO_ITEM CSL_CITATION {"citationID":"RCVapYbN","properties":{"formattedCitation":"(Austin Boot Camps, n.d.)","plainCitation":"(Austin Boot Camps, n.d.)","noteIndex":0},"citationItems":[{"id":74,"uris":["http://zotero.org/users/14461751/items/PG97ABTS"],"itemData":{"id":74,"type":"webpage","title":"HTML, CSS, and JavaScript: Your Guide to Learning Fundamental Front End Languages | UT Austin Boot Camps","URL":"https://techbootcamps.utexas.edu/blog/html-css-javascript/","author":[{"literal":"Austin Boot Camps"}],"accessed":{"date-parts":[["2024",9,6]]}}}],"schema":"https://github.com/citation-style-language/schema/raw/master/csl-citation.json"} </w:instrText>
      </w:r>
      <w:r>
        <w:fldChar w:fldCharType="separate"/>
      </w:r>
      <w:r w:rsidRPr="009D0785">
        <w:t>(Austin Boot Camps, n.d.)</w:t>
      </w:r>
      <w:r>
        <w:fldChar w:fldCharType="end"/>
      </w:r>
      <w:r>
        <w:t>.</w:t>
      </w:r>
    </w:p>
    <w:p w14:paraId="70617266" w14:textId="656E9AD4" w:rsidR="009D0785" w:rsidRPr="009D0785" w:rsidRDefault="009D0785" w:rsidP="003454DD">
      <w:r w:rsidRPr="009D0785">
        <w:lastRenderedPageBreak/>
        <w:t>HTML, CSS y JavaScript son e</w:t>
      </w:r>
      <w:r>
        <w:t>senciales para el desarrollo de cualquier aplicación web, y por tanto están plenamente integrados en el sistema propuesto por la presente investigación.</w:t>
      </w:r>
    </w:p>
    <w:p w14:paraId="795DC47B" w14:textId="6DCF0B78" w:rsidR="00995E09" w:rsidRDefault="00995E09" w:rsidP="000B5783">
      <w:pPr>
        <w:pStyle w:val="Heading3"/>
      </w:pPr>
      <w:r>
        <w:t>JSON</w:t>
      </w:r>
    </w:p>
    <w:p w14:paraId="4EAD0D35" w14:textId="3632021E" w:rsidR="009D0785" w:rsidRDefault="009D0785" w:rsidP="009D0785">
      <w:r w:rsidRPr="009D0785">
        <w:t>JSON (</w:t>
      </w:r>
      <w:r w:rsidRPr="009D0785">
        <w:rPr>
          <w:i/>
          <w:iCs/>
        </w:rPr>
        <w:t>JavaScript Object Notation</w:t>
      </w:r>
      <w:r w:rsidRPr="009D0785">
        <w:t>, notación de objeto</w:t>
      </w:r>
      <w:r>
        <w:t>s de JavaScript en inglés) es un formato de datos creado para aplicaciones de JavaScript. Su principal propósito es facilitar el intercambio de datos de forma clara y eficiente. Para ello usa pares de clave (</w:t>
      </w:r>
      <w:r>
        <w:rPr>
          <w:i/>
          <w:iCs/>
        </w:rPr>
        <w:t>key</w:t>
      </w:r>
      <w:r>
        <w:t>) y valor (</w:t>
      </w:r>
      <w:r>
        <w:rPr>
          <w:i/>
          <w:iCs/>
        </w:rPr>
        <w:t>value</w:t>
      </w:r>
      <w:r>
        <w:t>) al estilo de un objeto nativo de JavaScript (de ahí su nombre).</w:t>
      </w:r>
    </w:p>
    <w:p w14:paraId="771ED28A" w14:textId="08B0CDDB" w:rsidR="009D0785" w:rsidRDefault="009D0785" w:rsidP="009D0785">
      <w:r>
        <w:t>JSON es ampliamente usado en el desarrollo web para el traspaso de información entre el cliente y el servidor, debido a las ventajas que ofrece: intercambio compacto de los datos, independencia del lenguaje que lo use</w:t>
      </w:r>
      <w:r w:rsidR="002245D0">
        <w:t>, compatibilidad prácticamente universal</w:t>
      </w:r>
      <w:r>
        <w:t>, legibilidad por humanos</w:t>
      </w:r>
      <w:r w:rsidR="002245D0">
        <w:t xml:space="preserve"> y</w:t>
      </w:r>
      <w:r>
        <w:t xml:space="preserve"> facilidad de </w:t>
      </w:r>
      <w:r w:rsidR="002245D0">
        <w:t>análisis (</w:t>
      </w:r>
      <w:r w:rsidR="002245D0">
        <w:rPr>
          <w:i/>
          <w:iCs/>
        </w:rPr>
        <w:t>parsing</w:t>
      </w:r>
      <w:r w:rsidR="002245D0">
        <w:t xml:space="preserve">) </w:t>
      </w:r>
      <w:r w:rsidR="002245D0">
        <w:fldChar w:fldCharType="begin"/>
      </w:r>
      <w:r w:rsidR="002245D0">
        <w:instrText xml:space="preserve"> ADDIN ZOTERO_ITEM CSL_CITATION {"citationID":"caT4E0Qf","properties":{"formattedCitation":"(Soyak, 2024)","plainCitation":"(Soyak, 2024)","noteIndex":0},"citationItems":[{"id":77,"uris":["http://zotero.org/users/14461751/items/HG6Y6MWH"],"itemData":{"id":77,"type":"post-weblog","abstract":"JSON, a data format created for JavaScript applications, stands for JavaScript Object Notation. The primary purpose of JSON is to…","container-title":"Medium","language":"en","title":"JSON: What is it and How to Use It?","title-short":"JSON","URL":"https://medium.com/@tahsinsoyakk/json-what-is-it-and-how-to-use-it-e0f60752c8d4","author":[{"family":"Soyak","given":"Tahsin"}],"accessed":{"date-parts":[["2024",9,6]]},"issued":{"date-parts":[["2024",5,5]]}}}],"schema":"https://github.com/citation-style-language/schema/raw/master/csl-citation.json"} </w:instrText>
      </w:r>
      <w:r w:rsidR="002245D0">
        <w:fldChar w:fldCharType="separate"/>
      </w:r>
      <w:r w:rsidR="002245D0" w:rsidRPr="002245D0">
        <w:t>(Soyak, 2024)</w:t>
      </w:r>
      <w:r w:rsidR="002245D0">
        <w:fldChar w:fldCharType="end"/>
      </w:r>
      <w:r w:rsidR="002245D0">
        <w:t>.</w:t>
      </w:r>
    </w:p>
    <w:p w14:paraId="098267CF" w14:textId="4F760271" w:rsidR="002245D0" w:rsidRPr="002245D0" w:rsidRDefault="002245D0" w:rsidP="009D0785">
      <w:r>
        <w:t>Por las razones anteriores, JSON es escogido como el formato de intercambio de datos entre el cliente y el servidor en la aplicación web desarrollada.</w:t>
      </w:r>
    </w:p>
    <w:p w14:paraId="583A71EE" w14:textId="4D11AB66" w:rsidR="00201F4F" w:rsidRDefault="001508A7" w:rsidP="000B5783">
      <w:pPr>
        <w:pStyle w:val="Heading3"/>
      </w:pPr>
      <w:r>
        <w:t xml:space="preserve">React y </w:t>
      </w:r>
      <w:r w:rsidR="00201F4F">
        <w:t>Next.js</w:t>
      </w:r>
    </w:p>
    <w:p w14:paraId="69F8B565" w14:textId="50854A8D" w:rsidR="001508A7" w:rsidRDefault="001508A7" w:rsidP="001508A7">
      <w:r>
        <w:t xml:space="preserve">React es una biblioteca de JavaScript desarrollada y mantenida por Facebook (Meta) para la construcción de interfaces de usuario </w:t>
      </w:r>
      <w:r w:rsidR="0011519D">
        <w:t xml:space="preserve">(UI, siglas de </w:t>
      </w:r>
      <w:r w:rsidR="0011519D">
        <w:rPr>
          <w:i/>
          <w:iCs/>
        </w:rPr>
        <w:t xml:space="preserve">User Interface </w:t>
      </w:r>
      <w:r w:rsidR="0011519D">
        <w:t xml:space="preserve">en inglés) de aplicaciones web. Con ella, los desarrolladores pueden adoptar un enfoque declarativo y eficiente para la creación de elementos de </w:t>
      </w:r>
      <w:r w:rsidR="00596E63">
        <w:t xml:space="preserve">UI capaces de ser actualizados dinámicamente sobre la base de cambios en los datos o interacciones del usuario. </w:t>
      </w:r>
    </w:p>
    <w:p w14:paraId="598D8DFD" w14:textId="58670C1C" w:rsidR="00596E63" w:rsidRDefault="00596E63" w:rsidP="001508A7">
      <w:r>
        <w:t xml:space="preserve">React usa el modelo virtual DOM </w:t>
      </w:r>
      <w:r>
        <w:rPr>
          <w:i/>
          <w:iCs/>
        </w:rPr>
        <w:t>(Document Object Model)</w:t>
      </w:r>
      <w:r>
        <w:t xml:space="preserve"> para renderizar y acualizar los elementos UI eficientemente. La estructura y el comportamiento de estos es descrita con JSX (</w:t>
      </w:r>
      <w:r w:rsidRPr="00596E63">
        <w:rPr>
          <w:i/>
          <w:iCs/>
        </w:rPr>
        <w:t>JavaScript XML</w:t>
      </w:r>
      <w:r>
        <w:rPr>
          <w:i/>
          <w:iCs/>
        </w:rPr>
        <w:t>)</w:t>
      </w:r>
      <w:r>
        <w:t xml:space="preserve">, un lenguaje específico al dominio que combina </w:t>
      </w:r>
      <w:r w:rsidR="00175A80">
        <w:t xml:space="preserve">sintaxis de </w:t>
      </w:r>
      <w:r>
        <w:t>JavaScript</w:t>
      </w:r>
      <w:r w:rsidR="00175A80">
        <w:t xml:space="preserve"> con XML. La estructura elemental usada por React es el </w:t>
      </w:r>
      <w:r w:rsidR="00175A80">
        <w:rPr>
          <w:i/>
          <w:iCs/>
        </w:rPr>
        <w:t>component</w:t>
      </w:r>
      <w:r w:rsidR="00175A80">
        <w:t xml:space="preserve"> (componente), que permite el desarrollo modular de unidades reusables que se adaptan mediante </w:t>
      </w:r>
      <w:r w:rsidR="00175A80">
        <w:rPr>
          <w:i/>
          <w:iCs/>
        </w:rPr>
        <w:t>props</w:t>
      </w:r>
      <w:r w:rsidR="00175A80">
        <w:t xml:space="preserve"> (propiedades) ajustables a los diferentes usos del mismo componente</w:t>
      </w:r>
      <w:r w:rsidR="00611885">
        <w:t xml:space="preserve"> </w:t>
      </w:r>
      <w:r w:rsidR="00611885">
        <w:fldChar w:fldCharType="begin"/>
      </w:r>
      <w:r w:rsidR="00611885">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fldChar w:fldCharType="separate"/>
      </w:r>
      <w:r w:rsidR="00611885" w:rsidRPr="00611885">
        <w:t>(Ferreira et al., 2024)</w:t>
      </w:r>
      <w:r w:rsidR="00611885">
        <w:fldChar w:fldCharType="end"/>
      </w:r>
      <w:r w:rsidR="00175A80">
        <w:t>.</w:t>
      </w:r>
    </w:p>
    <w:p w14:paraId="79AD4343" w14:textId="57A36CBD" w:rsidR="004B0DE4" w:rsidRPr="002A47FF" w:rsidRDefault="002245D0" w:rsidP="001508A7">
      <w:r>
        <w:t xml:space="preserve">Next.js es un popular </w:t>
      </w:r>
      <w:r>
        <w:rPr>
          <w:i/>
          <w:iCs/>
        </w:rPr>
        <w:t>framework</w:t>
      </w:r>
      <w:r>
        <w:t xml:space="preserve"> de React para aplicaciones web, que ofrece como ventajas una experiencia de usuario mejorada, rendimiento superior y eficiencia de SEO (</w:t>
      </w:r>
      <w:r>
        <w:rPr>
          <w:i/>
          <w:iCs/>
        </w:rPr>
        <w:t>Search Engine Optimization</w:t>
      </w:r>
      <w:r>
        <w:t>, optimización de motores de búsqueda)</w:t>
      </w:r>
      <w:r w:rsidR="00830FD2">
        <w:t xml:space="preserve">, y simplificación del desarrollo. </w:t>
      </w:r>
      <w:r w:rsidR="002A47FF">
        <w:t>La evolución de Next.js ha sido estable, y s</w:t>
      </w:r>
      <w:r w:rsidR="00830FD2">
        <w:t xml:space="preserve">u utilidad para la implementación de aplicaciones con </w:t>
      </w:r>
      <w:r w:rsidR="00830FD2">
        <w:lastRenderedPageBreak/>
        <w:t>React ha sido abundantemente demostrada por la experiencia de la comunidad de desarrolladores</w:t>
      </w:r>
      <w:r w:rsidR="002A47FF">
        <w:t xml:space="preserve">  </w:t>
      </w:r>
      <w:r w:rsidR="002A47FF">
        <w:fldChar w:fldCharType="begin"/>
      </w:r>
      <w:r w:rsidR="002A47FF">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fldChar w:fldCharType="separate"/>
      </w:r>
      <w:r w:rsidR="002A47FF" w:rsidRPr="002A47FF">
        <w:t>(Patel, 2023; Satter et al., 2023; Venkata Koteswara Rao Ballamudi et al., 2021)</w:t>
      </w:r>
      <w:r w:rsidR="002A47FF">
        <w:fldChar w:fldCharType="end"/>
      </w:r>
      <w:r w:rsidR="00830FD2" w:rsidRPr="002A47FF">
        <w:t xml:space="preserve">. </w:t>
      </w:r>
    </w:p>
    <w:p w14:paraId="40E05B4A" w14:textId="12B8149A" w:rsidR="00830FD2" w:rsidRPr="00830FD2" w:rsidRDefault="00830FD2" w:rsidP="001508A7">
      <w:pPr>
        <w:rPr>
          <w:i/>
          <w:iCs/>
        </w:rPr>
      </w:pPr>
      <w:r>
        <w:t xml:space="preserve">Por tanto, la aplicación implementada usa React con Next.js para el </w:t>
      </w:r>
      <w:r>
        <w:rPr>
          <w:i/>
          <w:iCs/>
        </w:rPr>
        <w:t>front-end.</w:t>
      </w:r>
    </w:p>
    <w:p w14:paraId="17CF2190" w14:textId="5BA76413" w:rsidR="00FE25B5" w:rsidRDefault="00201F4F" w:rsidP="00FE25B5">
      <w:pPr>
        <w:pStyle w:val="Heading3"/>
      </w:pPr>
      <w:r>
        <w:t>Tailwind</w:t>
      </w:r>
    </w:p>
    <w:p w14:paraId="46A6938E" w14:textId="734960DE" w:rsidR="00A57854" w:rsidRDefault="002A47FF" w:rsidP="00676E8F">
      <w:r>
        <w:t xml:space="preserve">Tailwind es un </w:t>
      </w:r>
      <w:r>
        <w:rPr>
          <w:i/>
          <w:iCs/>
        </w:rPr>
        <w:t>framework</w:t>
      </w:r>
      <w:r>
        <w:t xml:space="preserve"> de CSS usado </w:t>
      </w:r>
      <w:r w:rsidR="00A57854">
        <w:t xml:space="preserve">en el desarrollo de </w:t>
      </w:r>
      <w:r w:rsidR="00A57854">
        <w:rPr>
          <w:i/>
          <w:iCs/>
        </w:rPr>
        <w:t>front-end</w:t>
      </w:r>
      <w:r w:rsidR="00A57854">
        <w:t xml:space="preserve"> para estilizar las interfaces gráficas de usuario. Se destaca por su popularidad, la claridad de su documentación y su eficiencia de almacenamiento en la compilación de archivos. Trabaja mediante la inserción de </w:t>
      </w:r>
      <w:r w:rsidR="00A57854">
        <w:rPr>
          <w:i/>
          <w:iCs/>
        </w:rPr>
        <w:t>utility classes</w:t>
      </w:r>
      <w:r w:rsidR="00A57854">
        <w:t xml:space="preserve"> predefinidas (y ampliables mediante personalización) directamente dentro de los elementos HTML, lo cual, mediante la combinación de aquellas, ofrece gran flexibilidad a los desarrolladores</w:t>
      </w:r>
      <w:r w:rsidR="00E2045F">
        <w:t xml:space="preserve"> </w:t>
      </w:r>
      <w:r w:rsidR="00E2045F">
        <w:fldChar w:fldCharType="begin"/>
      </w:r>
      <w:r w:rsidR="00E2045F">
        <w:instrText xml:space="preserve"> ADDIN ZOTERO_ITEM CSL_CITATION {"citationID":"d91rlRcL","properties":{"formattedCitation":"(Fagner, 2021; Vargas Zerme\\uc0\\u241{}o, 2024)","plainCitation":"(Fagner, 2021; Vargas Zermeño, 2024)","noteIndex":0},"citationItems":[{"id":91,"uris":["http://zotero.org/users/14461751/items/BHFYIMNS"],"itemData":{"id":91,"type":"post-weblog","abstract":"Recently, I was doing some research into frontend frameworks for an upcoming project. In the past, I have used css frameworks like Material…","container-title":"Medium","language":"en","title":"Tailwind CSS: An Introduction","title-short":"Tailwind CSS","URL":"https://medium.com/@nicholasfagner/tailwind-css-an-introduction-b03419332a9b","author":[{"family":"Fagner","given":"Nicholas"}],"accessed":{"date-parts":[["2024",9,9]]},"issued":{"date-parts":[["2021",12,22]]}}},{"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E2045F">
        <w:fldChar w:fldCharType="separate"/>
      </w:r>
      <w:r w:rsidR="00E2045F" w:rsidRPr="00E2045F">
        <w:t>(Fagner, 2021; Vargas Zermeño, 2024)</w:t>
      </w:r>
      <w:r w:rsidR="00E2045F">
        <w:fldChar w:fldCharType="end"/>
      </w:r>
      <w:r w:rsidR="00A57854">
        <w:t>.</w:t>
      </w:r>
    </w:p>
    <w:p w14:paraId="76AA8FEC" w14:textId="4E302919" w:rsidR="00676E8F" w:rsidRPr="00A57854" w:rsidRDefault="00A57854" w:rsidP="00676E8F">
      <w:r>
        <w:t xml:space="preserve">Debido a lo anterior, Tailwind fue seleccionado como herramienta de estilo para la aplicación web desarrollada. </w:t>
      </w:r>
    </w:p>
    <w:p w14:paraId="29B8F760" w14:textId="00ED0E5A" w:rsidR="00FE25B5" w:rsidRPr="00FE25B5" w:rsidRDefault="00201F4F" w:rsidP="00FE25B5">
      <w:pPr>
        <w:pStyle w:val="Heading2"/>
      </w:pPr>
      <w:r w:rsidRPr="000B5783">
        <w:t>Tecnologías del lado del servidor y desarrollo back-end</w:t>
      </w:r>
    </w:p>
    <w:p w14:paraId="04C695D3" w14:textId="20B22A28" w:rsidR="008D3A71" w:rsidRDefault="008D3A71" w:rsidP="000B5783">
      <w:pPr>
        <w:pStyle w:val="Heading3"/>
      </w:pPr>
      <w:r>
        <w:t>Python</w:t>
      </w:r>
    </w:p>
    <w:p w14:paraId="7FBDEAB9" w14:textId="142E58CA" w:rsidR="00676E8F" w:rsidRPr="00951BB6" w:rsidRDefault="00676E8F" w:rsidP="00676E8F">
      <w:r>
        <w:t>Python</w:t>
      </w:r>
      <w:r w:rsidR="00CF5608">
        <w:t>, desarrollado por Guido van Rossum,</w:t>
      </w:r>
      <w:r>
        <w:t xml:space="preserve"> </w:t>
      </w:r>
      <w:r w:rsidR="00CF5608">
        <w:t>fue introducido en 1991. E</w:t>
      </w:r>
      <w:r>
        <w:t>s un lenguaje de programación de propósito general</w:t>
      </w:r>
      <w:r w:rsidR="00951B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particularmente amplia. Es uno de los lenguajes de programación más populares del mundo</w:t>
      </w:r>
      <w:r w:rsidR="00951BB6" w:rsidRPr="00951BB6">
        <w:t>, y la extensísima comunidad de desarrolladores que lo usan lo ha enriquecido con diversas bibliotecas disponibles de forma gratuita</w:t>
      </w:r>
      <w:r w:rsidR="00CF5608">
        <w:t xml:space="preserve"> </w:t>
      </w:r>
      <w:r w:rsidR="00CF5608">
        <w:fldChar w:fldCharType="begin"/>
      </w:r>
      <w:r w:rsidR="00CF5608">
        <w:instrText xml:space="preserve"> ADDIN ZOTERO_ITEM CSL_CITATION {"citationID":"MROb57O0","properties":{"formattedCitation":"(Manoj Kumar and Dr Rainu Nandal, 2024)","plainCitation":"(Manoj Kumar and Dr Rainu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literal":"Manoj Kumar"},{"literal":"Dr Rainu Nandal"}],"accessed":{"date-parts":[["2024",8,19]]},"issued":{"date-parts":[["2024",6,29]]}}}],"schema":"https://github.com/citation-style-language/schema/raw/master/csl-citation.json"} </w:instrText>
      </w:r>
      <w:r w:rsidR="00CF5608">
        <w:fldChar w:fldCharType="separate"/>
      </w:r>
      <w:r w:rsidR="00CF5608" w:rsidRPr="00CF5608">
        <w:t>(Manoj Kumar and Dr Rainu Nandal, 2024)</w:t>
      </w:r>
      <w:r w:rsidR="00CF5608">
        <w:fldChar w:fldCharType="end"/>
      </w:r>
      <w:r w:rsidR="00951BB6" w:rsidRPr="00951BB6">
        <w:t>.</w:t>
      </w:r>
      <w:r w:rsidR="00951BB6">
        <w:t xml:space="preserve"> Todas las ventajas anteriores fundamentan la elección de Python como lenguaje de programación adecuado para la implementación del </w:t>
      </w:r>
      <w:r w:rsidR="00951BB6">
        <w:rPr>
          <w:i/>
          <w:iCs/>
        </w:rPr>
        <w:t>back-end</w:t>
      </w:r>
      <w:r w:rsidR="00CF5608">
        <w:t xml:space="preserve"> del sistema.</w:t>
      </w:r>
    </w:p>
    <w:p w14:paraId="425F5FF1" w14:textId="618ACFC2" w:rsidR="008D3A71" w:rsidRDefault="008D3A71" w:rsidP="000B5783">
      <w:pPr>
        <w:pStyle w:val="Heading3"/>
      </w:pPr>
      <w:r>
        <w:lastRenderedPageBreak/>
        <w:t>Django</w:t>
      </w:r>
    </w:p>
    <w:p w14:paraId="734CEAA7" w14:textId="0A7EA2AD" w:rsidR="00676E8F" w:rsidRDefault="00E2045F" w:rsidP="00676E8F">
      <w:r>
        <w:t xml:space="preserve">Django es un </w:t>
      </w:r>
      <w:r>
        <w:rPr>
          <w:i/>
          <w:iCs/>
        </w:rPr>
        <w:t>framework</w:t>
      </w:r>
      <w:r>
        <w:t xml:space="preserve"> para </w:t>
      </w:r>
      <w:r>
        <w:rPr>
          <w:i/>
          <w:iCs/>
        </w:rPr>
        <w:t>back-end</w:t>
      </w:r>
      <w:r>
        <w:t xml:space="preserve"> escrito en Python que goza de </w:t>
      </w:r>
      <w:r w:rsidR="00F25F02">
        <w:t>amplia</w:t>
      </w:r>
      <w:r>
        <w:t xml:space="preserve"> aceptación en</w:t>
      </w:r>
      <w:r w:rsidR="00F25F02">
        <w:t xml:space="preserve"> la comunidad de desarrolladores </w:t>
      </w:r>
      <w:r>
        <w:t xml:space="preserve">por su enfoque en la eficiencia y la </w:t>
      </w:r>
      <w:r w:rsidR="00F25F02">
        <w:t>simplicidad</w:t>
      </w:r>
      <w:r>
        <w:t>.</w:t>
      </w:r>
      <w:r w:rsidR="00F25F02">
        <w:t xml:space="preserve"> Al seguir el patrón MTV (</w:t>
      </w:r>
      <w:r w:rsidR="00F25F02">
        <w:rPr>
          <w:i/>
          <w:iCs/>
        </w:rPr>
        <w:t>Model-View-Template</w:t>
      </w:r>
      <w:r w:rsidR="00F25F02">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fldChar w:fldCharType="begin"/>
      </w:r>
      <w:r w:rsidR="00F25F02">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fldChar w:fldCharType="separate"/>
      </w:r>
      <w:r w:rsidR="00F25F02" w:rsidRPr="00F25F02">
        <w:t>(Ramírez-Galvis, 2023)</w:t>
      </w:r>
      <w:r w:rsidR="00F25F02">
        <w:fldChar w:fldCharType="end"/>
      </w:r>
      <w:r w:rsidR="00F25F02">
        <w:t>.</w:t>
      </w:r>
    </w:p>
    <w:p w14:paraId="09CA9041" w14:textId="2F8EE575" w:rsidR="00F25F02" w:rsidRPr="00F25F02" w:rsidRDefault="00F25F02" w:rsidP="00676E8F">
      <w:r>
        <w:t>Estas características justifican la adopción de Django como tecnología de base para el desarrollo del lado del servidor en la aplicación web propuesta.</w:t>
      </w:r>
    </w:p>
    <w:p w14:paraId="6C403C90" w14:textId="0341D193" w:rsidR="00FE25B5" w:rsidRDefault="008D3A71" w:rsidP="00FE25B5">
      <w:pPr>
        <w:pStyle w:val="Heading3"/>
      </w:pPr>
      <w:r>
        <w:t xml:space="preserve">Django </w:t>
      </w:r>
      <w:r w:rsidR="00365B30">
        <w:t>REST</w:t>
      </w:r>
      <w:r w:rsidR="00393B93">
        <w:t xml:space="preserve"> Framework</w:t>
      </w:r>
    </w:p>
    <w:p w14:paraId="1B3CA87B" w14:textId="3205F089" w:rsidR="00676E8F" w:rsidRDefault="00393B93" w:rsidP="00676E8F">
      <w:r>
        <w:t xml:space="preserve">Django </w:t>
      </w:r>
      <w:r w:rsidR="00365B30">
        <w:t>REST</w:t>
      </w:r>
      <w:r>
        <w:t xml:space="preserve"> Framework es un paquete construido sobre Django para la creación de APIs REST en sistemas web. Añade al desarrollo </w:t>
      </w:r>
      <w:r>
        <w:rPr>
          <w:i/>
          <w:iCs/>
        </w:rPr>
        <w:t xml:space="preserve">back-end </w:t>
      </w:r>
      <w:r>
        <w:t>con Django simplicidad</w:t>
      </w:r>
      <w:r w:rsidR="00824542">
        <w:t xml:space="preserve"> y</w:t>
      </w:r>
      <w:r>
        <w:t xml:space="preserve"> velocidad,</w:t>
      </w:r>
      <w:r w:rsidR="00824542">
        <w:t xml:space="preserve"> cuenta con una documentación robusta, es extendible y personalizable, y ofrece un buen soporte para la autenticación y la administración de permisos. Entre sus características más destacadas están las facilidades de serialización (conversión de tipos de datos complejos a tipos nativos de Python que pueden ser renderizados como JSON o XML), el uso de </w:t>
      </w:r>
      <w:r w:rsidR="00824542">
        <w:rPr>
          <w:i/>
          <w:iCs/>
        </w:rPr>
        <w:t xml:space="preserve">ViewSet </w:t>
      </w:r>
      <w:r w:rsidR="00824542">
        <w:t xml:space="preserve">y </w:t>
      </w:r>
      <w:r w:rsidR="00824542">
        <w:rPr>
          <w:i/>
          <w:iCs/>
        </w:rPr>
        <w:t>Routers</w:t>
      </w:r>
      <w:r w:rsidR="00824542">
        <w:t>, paginación, etcétera</w:t>
      </w:r>
      <w:r w:rsidR="00B264A8">
        <w:t xml:space="preserve"> </w:t>
      </w:r>
      <w:r w:rsidR="00B264A8">
        <w:fldChar w:fldCharType="begin"/>
      </w:r>
      <w:r w:rsidR="00936420">
        <w:instrText xml:space="preserve"> ADDIN ZOTERO_ITEM CSL_CITATION {"citationID":"ri6rVxSq","properties":{"formattedCitation":"(Hayat Maki, 2023; SkillHats, n.d.)","plainCitation":"(Hayat Maki, 2023; SkillHats, n.d.)","noteIndex":0},"citationItems":[{"id":93,"uris":["http://zotero.org/users/14461751/items/F2CRVEC3"],"itemData":{"id":93,"type":"post-weblog","abstract":"In this tutorial, we will learn about one of the popular and widely used industry-standard data interchange formats, REST API. It is the…","container-title":"Medium","language":"en","title":"Create REST API using Django REST Framework | Django REST Framework Tutorial","URL":"https://medium.com/@ahmalopers703/getting-started-with-django-rest-api-for-beginners-9c121a2ce0d3","author":[{"family":"Hayat Maki","given":"Ahmad"}],"accessed":{"date-parts":[["2024",9,9]]},"issued":{"date-parts":[["2023",11,25]]}}},{"id":67,"uris":["http://zotero.org/users/14461751/items/JX7AG35F"],"itemData":{"id":67,"type":"webpage","abstract":"Django Rest Framework (DRF) is a powerful and flexible toolkit for building Web APIs in Django.","container-title":"https://skillshats.com","language":"en","title":"What is Django Rest Framework (DRF)? - SkillsHats","title-short":"What is Django Rest Framework (DRF)?","URL":"https://skillshats.com/tutorials/django-rest-framework/what-is-django-rest-framework/","author":[{"literal":"SkillHats"}],"accessed":{"date-parts":[["2024",9,6]]}}}],"schema":"https://github.com/citation-style-language/schema/raw/master/csl-citation.json"} </w:instrText>
      </w:r>
      <w:r w:rsidR="00B264A8">
        <w:fldChar w:fldCharType="separate"/>
      </w:r>
      <w:r w:rsidR="00936420" w:rsidRPr="00936420">
        <w:t>(Hayat Maki, 2023; SkillHats, n.d.)</w:t>
      </w:r>
      <w:r w:rsidR="00B264A8">
        <w:fldChar w:fldCharType="end"/>
      </w:r>
      <w:r w:rsidR="00824542">
        <w:t>.</w:t>
      </w:r>
    </w:p>
    <w:p w14:paraId="0D629D8F" w14:textId="494A3ED9" w:rsidR="00824542" w:rsidRPr="00824542" w:rsidRDefault="00824542" w:rsidP="00676E8F">
      <w:r>
        <w:t xml:space="preserve">Todo lo anterior fundamenta el uso de Django </w:t>
      </w:r>
      <w:r w:rsidR="00365B30">
        <w:t>REST</w:t>
      </w:r>
      <w:r>
        <w:t xml:space="preserve"> Framework en el desarrollo de la solución web propuesta.</w:t>
      </w:r>
    </w:p>
    <w:p w14:paraId="423ACCF1" w14:textId="0A866437" w:rsidR="008D3A71" w:rsidRDefault="008D3A71" w:rsidP="00FE25B5">
      <w:pPr>
        <w:pStyle w:val="Heading2"/>
        <w:rPr>
          <w:lang w:val="es-NI"/>
        </w:rPr>
      </w:pPr>
      <w:r w:rsidRPr="000B5783">
        <w:rPr>
          <w:lang w:val="es-NI"/>
        </w:rPr>
        <w:t>Bases de datos</w:t>
      </w:r>
    </w:p>
    <w:p w14:paraId="151925EF" w14:textId="1A9635FF" w:rsidR="00B264A8" w:rsidRDefault="00936420" w:rsidP="00B264A8">
      <w:pPr>
        <w:rPr>
          <w:lang w:val="es-NI"/>
        </w:rPr>
      </w:pPr>
      <w:r>
        <w:rPr>
          <w:lang w:val="es-NI"/>
        </w:rPr>
        <w:t xml:space="preserve">Una base de datos es una colección organizada de datos, almacenados y accedidos electrónicamente. Las bases de datos son usadas para almacenar y administrar grandes cantidades de datos estructurados o no estructurados, y pueden ser empleadas para apoyar un amplio rango de actividades de diversos tipos de sistemas. Hay diferentes clases de bases de datos, incluyendo las relacionales, orientadas a objetos y NoSQL </w:t>
      </w:r>
      <w:r>
        <w:rPr>
          <w:lang w:val="es-NI"/>
        </w:rPr>
        <w:fldChar w:fldCharType="begin"/>
      </w:r>
      <w:r>
        <w:rPr>
          <w:lang w:val="es-NI"/>
        </w:rPr>
        <w:instrText xml:space="preserve"> ADDIN ZOTERO_ITEM CSL_CITATION {"citationID":"G4z6fCH1","properties":{"formattedCitation":"(Vieedy, 2023)","plainCitation":"(Vieedy, 2023)","noteIndex":0},"citationItems":[{"id":95,"uris":["http://zotero.org/users/14461751/items/7MA9J7RH"],"itemData":{"id":95,"type":"post-weblog","abstract":"What is a Database? Everything You Need to Know","container-title":"Medium","language":"en","title":"What is the Database","URL":"https://mikiputra181.medium.com/what-is-the-database-48deaf0c360a","author":[{"family":"Vieedy","given":"Miki"}],"accessed":{"date-parts":[["2024",9,9]]},"issued":{"date-parts":[["2023",6,19]]}}}],"schema":"https://github.com/citation-style-language/schema/raw/master/csl-citation.json"} </w:instrText>
      </w:r>
      <w:r>
        <w:rPr>
          <w:lang w:val="es-NI"/>
        </w:rPr>
        <w:fldChar w:fldCharType="separate"/>
      </w:r>
      <w:r w:rsidRPr="00936420">
        <w:t>(Vieedy, 2023)</w:t>
      </w:r>
      <w:r>
        <w:rPr>
          <w:lang w:val="es-NI"/>
        </w:rPr>
        <w:fldChar w:fldCharType="end"/>
      </w:r>
      <w:r>
        <w:rPr>
          <w:lang w:val="es-NI"/>
        </w:rPr>
        <w:t>.</w:t>
      </w:r>
    </w:p>
    <w:p w14:paraId="5C204069" w14:textId="0885A9B8" w:rsidR="00936420" w:rsidRDefault="00936420" w:rsidP="00B264A8">
      <w:pPr>
        <w:rPr>
          <w:lang w:val="es-NI"/>
        </w:rPr>
      </w:pPr>
      <w:r>
        <w:rPr>
          <w:lang w:val="es-NI"/>
        </w:rPr>
        <w:t>Las bases de datos relacionales son adecuadas para el almacenamiento en tablas con esquemas rígidos (cada</w:t>
      </w:r>
      <w:r w:rsidR="00ED255A">
        <w:rPr>
          <w:lang w:val="es-NI"/>
        </w:rPr>
        <w:t xml:space="preserve"> una de las</w:t>
      </w:r>
      <w:r>
        <w:rPr>
          <w:lang w:val="es-NI"/>
        </w:rPr>
        <w:t xml:space="preserve"> instancia</w:t>
      </w:r>
      <w:r w:rsidR="00ED255A">
        <w:rPr>
          <w:lang w:val="es-NI"/>
        </w:rPr>
        <w:t>s</w:t>
      </w:r>
      <w:r>
        <w:rPr>
          <w:lang w:val="es-NI"/>
        </w:rPr>
        <w:t xml:space="preserve"> guardada</w:t>
      </w:r>
      <w:r w:rsidR="00ED255A">
        <w:rPr>
          <w:lang w:val="es-NI"/>
        </w:rPr>
        <w:t>s</w:t>
      </w:r>
      <w:r>
        <w:rPr>
          <w:lang w:val="es-NI"/>
        </w:rPr>
        <w:t xml:space="preserve"> en una tabla tiene que contener </w:t>
      </w:r>
      <w:r w:rsidR="00ED255A">
        <w:rPr>
          <w:lang w:val="es-NI"/>
        </w:rPr>
        <w:t>los mismos campos con los mismos tipos de datos</w:t>
      </w:r>
      <w:r>
        <w:rPr>
          <w:lang w:val="es-NI"/>
        </w:rPr>
        <w:t xml:space="preserve">) que se vinculan unas con otras mediante </w:t>
      </w:r>
      <w:r w:rsidR="00ED255A">
        <w:rPr>
          <w:lang w:val="es-NI"/>
        </w:rPr>
        <w:t>campos</w:t>
      </w:r>
      <w:r>
        <w:rPr>
          <w:lang w:val="es-NI"/>
        </w:rPr>
        <w:t xml:space="preserve"> en común</w:t>
      </w:r>
      <w:r w:rsidR="00ED255A">
        <w:rPr>
          <w:lang w:val="es-NI"/>
        </w:rPr>
        <w:t xml:space="preserve"> </w:t>
      </w:r>
      <w:r w:rsidR="00ED255A">
        <w:rPr>
          <w:lang w:val="es-NI"/>
        </w:rPr>
        <w:lastRenderedPageBreak/>
        <w:fldChar w:fldCharType="begin"/>
      </w:r>
      <w:r w:rsidR="00ED255A">
        <w:rPr>
          <w:lang w:val="es-NI"/>
        </w:rPr>
        <w:instrText xml:space="preserve"> ADDIN ZOTERO_ITEM CSL_CITATION {"citationID":"vmi8RFTq","properties":{"formattedCitation":"(Mitrani, 2019)","plainCitation":"(Mitrani, 2019)","noteIndex":0},"citationItems":[{"id":83,"uris":["http://zotero.org/users/14461751/items/XU8HD2WM"],"itemData":{"id":83,"type":"post-weblog","abstract":"There are numerous different types of databases out there written in many languages. Relational Databases are adept at storing data in…","container-title":"Medium","language":"en","title":"Getting Started With PostgreSQL","URL":"https://medium.com/@amitrani/getting-started-with-postgresql-5990b54f7169","author":[{"family":"Mitrani","given":"Alex"}],"accessed":{"date-parts":[["2024",9,6]]},"issued":{"date-parts":[["2019",11,1]]}}}],"schema":"https://github.com/citation-style-language/schema/raw/master/csl-citation.json"} </w:instrText>
      </w:r>
      <w:r w:rsidR="00ED255A">
        <w:rPr>
          <w:lang w:val="es-NI"/>
        </w:rPr>
        <w:fldChar w:fldCharType="separate"/>
      </w:r>
      <w:r w:rsidR="00ED255A" w:rsidRPr="00ED255A">
        <w:t>(Mitrani, 2019)</w:t>
      </w:r>
      <w:r w:rsidR="00ED255A">
        <w:rPr>
          <w:lang w:val="es-NI"/>
        </w:rPr>
        <w:fldChar w:fldCharType="end"/>
      </w:r>
      <w:r>
        <w:rPr>
          <w:lang w:val="es-NI"/>
        </w:rPr>
        <w:t xml:space="preserve">. </w:t>
      </w:r>
      <w:r w:rsidR="00ED255A">
        <w:rPr>
          <w:lang w:val="es-NI"/>
        </w:rPr>
        <w:t>Esta clase de bases de datos es propicia para el manejo de la información con la que ha de trabajar el sistema que dé solución al problema de investigación, debido a que se manejará instancias con las mismas estructuras de datos agrupables en relaciones o tablas.</w:t>
      </w:r>
    </w:p>
    <w:p w14:paraId="23293E94" w14:textId="232F4ABB" w:rsidR="008D3A71" w:rsidRDefault="008D3A71" w:rsidP="000B5783">
      <w:pPr>
        <w:pStyle w:val="Heading3"/>
      </w:pPr>
      <w:r>
        <w:t>Sistema gestor de bases de datos</w:t>
      </w:r>
    </w:p>
    <w:p w14:paraId="67F23BAB" w14:textId="320F8905" w:rsidR="00ED255A" w:rsidRPr="00ED255A" w:rsidRDefault="00ED255A" w:rsidP="00ED255A">
      <w:r>
        <w:t xml:space="preserve">Un sistema gestor de bases de datos es un software que permite a los usuarios crear y administrar bases de datos, así como insertar, proteger, leer, actualizar y eliminar datos en ellas; y sirve como interfaz entre las bases de datos y las aplicaciones, asegurando que la información se organiza consistentemente y permanece accesible </w:t>
      </w:r>
      <w:r>
        <w:fldChar w:fldCharType="begin"/>
      </w:r>
      <w:r>
        <w:instrText xml:space="preserve"> ADDIN ZOTERO_ITEM CSL_CITATION {"citationID":"OE3rJtUK","properties":{"formattedCitation":"(Yasar and Mullins, n.d.)","plainCitation":"(Yasar and Mullins, n.d.)","noteIndex":0},"citationItems":[{"id":35,"uris":["http://zotero.org/users/14461751/items/RCY3CBXT"],"itemData":{"id":35,"type":"webpage","title":"What is a Database Management System (DBMS)? | Definition from TechTarget","URL":"https://www.techtarget.com/searchdatamanagement/definition/database-management-system","author":[{"family":"Yasar","given":"Kinza"},{"family":"Mullins","given":"Craig"}],"accessed":{"date-parts":[["2024",8,20]]}}}],"schema":"https://github.com/citation-style-language/schema/raw/master/csl-citation.json"} </w:instrText>
      </w:r>
      <w:r>
        <w:fldChar w:fldCharType="separate"/>
      </w:r>
      <w:r w:rsidRPr="00ED255A">
        <w:t>(Yasar and Mullins, n.d.)</w:t>
      </w:r>
      <w:r>
        <w:fldChar w:fldCharType="end"/>
      </w:r>
      <w:r>
        <w:t>.</w:t>
      </w:r>
    </w:p>
    <w:p w14:paraId="432AAA54" w14:textId="35D0CA24" w:rsidR="00FE25B5" w:rsidRDefault="00995E09" w:rsidP="00FE25B5">
      <w:pPr>
        <w:pStyle w:val="Heading3"/>
      </w:pPr>
      <w:r>
        <w:t>PostgreSQL</w:t>
      </w:r>
    </w:p>
    <w:p w14:paraId="154EFFFA" w14:textId="2ADE5C85" w:rsidR="00877FC6" w:rsidRDefault="00877FC6" w:rsidP="00877FC6">
      <w:r>
        <w:t>PostgreSQL es un sistema gestor de bases de datos objeto-relacional y de código abierto, que usa y extiende el lenguaje SQL (</w:t>
      </w:r>
      <w:r w:rsidR="002D65EA">
        <w:rPr>
          <w:i/>
          <w:iCs/>
        </w:rPr>
        <w:t>Standard Query Language</w:t>
      </w:r>
      <w:r w:rsidR="002D65EA">
        <w:t>, el más extendido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t xml:space="preserve"> </w:t>
      </w:r>
      <w:r w:rsidR="00AE66F8">
        <w:fldChar w:fldCharType="begin"/>
      </w:r>
      <w:r w:rsidR="00AE66F8">
        <w:instrText xml:space="preserve"> ADDIN ZOTERO_ITEM CSL_CITATION {"citationID":"ohZiobvH","properties":{"formattedCitation":"(The PostgreSQL Global Development Group, n.d.)","plainCitation":"(The PostgreSQL Global Development Group, n.d.)","noteIndex":0},"citationItems":[{"id":31,"uris":["http://zotero.org/users/14461751/items/EABCBJWS"],"itemData":{"id":31,"type":"webpage","title":"PostgreSQL: About","URL":"https://www.postgresql.org/about/","author":[{"literal":"The PostgreSQL Global Development Group"}],"accessed":{"date-parts":[["2024",8,20]]}}}],"schema":"https://github.com/citation-style-language/schema/raw/master/csl-citation.json"} </w:instrText>
      </w:r>
      <w:r w:rsidR="00AE66F8">
        <w:fldChar w:fldCharType="separate"/>
      </w:r>
      <w:r w:rsidR="00AE66F8" w:rsidRPr="00AE66F8">
        <w:t>(The PostgreSQL Global Development Group, n.d.)</w:t>
      </w:r>
      <w:r w:rsidR="00AE66F8">
        <w:fldChar w:fldCharType="end"/>
      </w:r>
      <w:r w:rsidR="002D65EA">
        <w:t>.</w:t>
      </w:r>
    </w:p>
    <w:p w14:paraId="14637D75" w14:textId="388DAEFE" w:rsidR="002D65EA" w:rsidRPr="002D65EA" w:rsidRDefault="002D65EA" w:rsidP="00877FC6">
      <w:r>
        <w:t>Por tales razones, PostgreSQL es una opción adecuada para suplir las necesidades de manejo de base de datos de la aplicación web propuesta.</w:t>
      </w:r>
    </w:p>
    <w:p w14:paraId="34FFEE87" w14:textId="1B2C9A54" w:rsidR="008D3A71" w:rsidRDefault="00995E09" w:rsidP="00FE25B5">
      <w:pPr>
        <w:pStyle w:val="Heading2"/>
        <w:rPr>
          <w:lang w:val="es-NI"/>
        </w:rPr>
      </w:pPr>
      <w:r w:rsidRPr="000B5783">
        <w:rPr>
          <w:lang w:val="es-NI"/>
        </w:rPr>
        <w:t>Autenticación y autorización</w:t>
      </w:r>
    </w:p>
    <w:p w14:paraId="45486C97" w14:textId="01E330A4" w:rsidR="00AE66F8" w:rsidRDefault="002B3ED1" w:rsidP="00AE66F8">
      <w:pPr>
        <w:rPr>
          <w:lang w:val="es-NI"/>
        </w:rPr>
      </w:pPr>
      <w:r>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Default="002B3ED1" w:rsidP="00AE66F8">
      <w:pPr>
        <w:rPr>
          <w:lang w:val="es-NI"/>
        </w:rPr>
      </w:pPr>
      <w:r>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Pr>
          <w:lang w:val="es-NI"/>
        </w:rPr>
        <w:t xml:space="preserve"> </w:t>
      </w:r>
      <w:r w:rsidR="00387645">
        <w:rPr>
          <w:lang w:val="es-NI"/>
        </w:rPr>
        <w:fldChar w:fldCharType="begin"/>
      </w:r>
      <w:r w:rsidR="00387645">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Pr>
          <w:lang w:val="es-NI"/>
        </w:rPr>
        <w:fldChar w:fldCharType="separate"/>
      </w:r>
      <w:r w:rsidR="00387645" w:rsidRPr="00387645">
        <w:t>(Olanrewaju et al., 2021)</w:t>
      </w:r>
      <w:r w:rsidR="00387645">
        <w:rPr>
          <w:lang w:val="es-NI"/>
        </w:rPr>
        <w:fldChar w:fldCharType="end"/>
      </w:r>
      <w:r>
        <w:rPr>
          <w:lang w:val="es-NI"/>
        </w:rPr>
        <w:t>.</w:t>
      </w:r>
    </w:p>
    <w:p w14:paraId="15160190" w14:textId="200B9EEF" w:rsidR="00387645" w:rsidRDefault="00387645" w:rsidP="00AE66F8">
      <w:pPr>
        <w:rPr>
          <w:lang w:val="es-NI"/>
        </w:rPr>
      </w:pPr>
      <w:r>
        <w:rPr>
          <w:lang w:val="es-NI"/>
        </w:rPr>
        <w:lastRenderedPageBreak/>
        <w:t xml:space="preserve">Los dos enfoques principales usados por las aplicaciones web para administrar y recordar las identidades de los usuarios son el basado en sesión y el basado en </w:t>
      </w:r>
      <w:r w:rsidRPr="00387645">
        <w:rPr>
          <w:i/>
          <w:iCs/>
          <w:lang w:val="es-NI"/>
        </w:rPr>
        <w:t>tokens</w:t>
      </w:r>
      <w:r>
        <w:rPr>
          <w:lang w:val="es-NI"/>
        </w:rPr>
        <w:t xml:space="preserve">. En el primero, cuando un usuario se autentica, el servidor crea una sesión y la rastrea, le asigna un identificador y lo envía de vuelta al cliente. En el segundo, el servidor provee los detalles del usuario y los encripta en un </w:t>
      </w:r>
      <w:r>
        <w:rPr>
          <w:i/>
          <w:iCs/>
          <w:lang w:val="es-NI"/>
        </w:rPr>
        <w:t>token</w:t>
      </w:r>
      <w:r>
        <w:rPr>
          <w:lang w:val="es-NI"/>
        </w:rPr>
        <w:t xml:space="preserve">; de forma que el servidor no tiene que guardar información alguna subsiguiente sobre una sesión, sino que es la responsabilidad del cliente incluir el </w:t>
      </w:r>
      <w:r>
        <w:rPr>
          <w:i/>
          <w:iCs/>
          <w:lang w:val="es-NI"/>
        </w:rPr>
        <w:t>token</w:t>
      </w:r>
      <w:r>
        <w:rPr>
          <w:lang w:val="es-NI"/>
        </w:rPr>
        <w:t xml:space="preserve"> en cada solicitud al servidor.</w:t>
      </w:r>
    </w:p>
    <w:p w14:paraId="35B3E462" w14:textId="77777777" w:rsidR="00387645" w:rsidRDefault="00387645" w:rsidP="00AE66F8">
      <w:pPr>
        <w:rPr>
          <w:lang w:val="es-NI"/>
        </w:rPr>
      </w:pPr>
      <w:r>
        <w:rPr>
          <w:lang w:val="es-NI"/>
        </w:rPr>
        <w:t xml:space="preserve">Un tipo especial de </w:t>
      </w:r>
      <w:r>
        <w:rPr>
          <w:i/>
          <w:iCs/>
          <w:lang w:val="es-NI"/>
        </w:rPr>
        <w:t xml:space="preserve">token </w:t>
      </w:r>
      <w:r>
        <w:rPr>
          <w:lang w:val="es-NI"/>
        </w:rPr>
        <w:t>usado para el manejo de autorizaciones es JWT (</w:t>
      </w:r>
      <w:r>
        <w:rPr>
          <w:i/>
          <w:iCs/>
          <w:lang w:val="es-NI"/>
        </w:rPr>
        <w:t>JSON Web Token</w:t>
      </w:r>
      <w:r>
        <w:rPr>
          <w:lang w:val="es-NI"/>
        </w:rPr>
        <w:t xml:space="preserve">), que tiene una estructura bien definida consistente en tres partes, llamadas </w:t>
      </w:r>
      <w:r>
        <w:rPr>
          <w:i/>
          <w:iCs/>
          <w:lang w:val="es-NI"/>
        </w:rPr>
        <w:t>Header, Payload</w:t>
      </w:r>
      <w:r>
        <w:rPr>
          <w:lang w:val="es-NI"/>
        </w:rPr>
        <w:t xml:space="preserve"> y </w:t>
      </w:r>
      <w:r>
        <w:rPr>
          <w:i/>
          <w:iCs/>
          <w:lang w:val="es-NI"/>
        </w:rPr>
        <w:t>Signature</w:t>
      </w:r>
      <w:r>
        <w:rPr>
          <w:lang w:val="es-NI"/>
        </w:rPr>
        <w:t xml:space="preserve">. </w:t>
      </w:r>
    </w:p>
    <w:p w14:paraId="51F766EB" w14:textId="3BBA88C5" w:rsidR="00387645" w:rsidRDefault="00387645" w:rsidP="00AE66F8">
      <w:pPr>
        <w:rPr>
          <w:lang w:val="es-NI"/>
        </w:rPr>
      </w:pPr>
      <w:r>
        <w:rPr>
          <w:lang w:val="es-NI"/>
        </w:rPr>
        <w:t xml:space="preserve">El propósito principal de JWT es asegurar la integridad de los datos. Incluso si un actor malicioso consigue acceder al JWT de un usuario, no puede </w:t>
      </w:r>
      <w:r w:rsidR="00EC6208">
        <w:rPr>
          <w:lang w:val="es-NI"/>
        </w:rPr>
        <w:t xml:space="preserve">manipular los datos sin la clave secreta. </w:t>
      </w:r>
    </w:p>
    <w:p w14:paraId="64D77680" w14:textId="0E58288A" w:rsidR="002B3ED1" w:rsidRPr="00AE66F8" w:rsidRDefault="00EC6208" w:rsidP="00AE66F8">
      <w:pPr>
        <w:rPr>
          <w:lang w:val="es-NI"/>
        </w:rPr>
      </w:pPr>
      <w:r>
        <w:rPr>
          <w:lang w:val="es-NI"/>
        </w:rPr>
        <w:t>Este método de autenticación es, pues, adecuado para la implementación requerida.</w:t>
      </w:r>
    </w:p>
    <w:p w14:paraId="616D48B9" w14:textId="785FB639" w:rsidR="00995E09" w:rsidRPr="00365B30" w:rsidRDefault="00995E09" w:rsidP="000B5783">
      <w:pPr>
        <w:pStyle w:val="Heading3"/>
        <w:rPr>
          <w:lang w:val="en-US"/>
        </w:rPr>
      </w:pPr>
      <w:r w:rsidRPr="00365B30">
        <w:rPr>
          <w:lang w:val="en-US"/>
        </w:rPr>
        <w:t>NextAuth</w:t>
      </w:r>
      <w:r w:rsidR="00365B30" w:rsidRPr="00365B30">
        <w:rPr>
          <w:lang w:val="en-US"/>
        </w:rPr>
        <w:t xml:space="preserve"> y Django </w:t>
      </w:r>
      <w:r w:rsidR="00365B30">
        <w:rPr>
          <w:lang w:val="en-US"/>
        </w:rPr>
        <w:t>REST</w:t>
      </w:r>
      <w:r w:rsidR="00365B30" w:rsidRPr="00365B30">
        <w:rPr>
          <w:lang w:val="en-US"/>
        </w:rPr>
        <w:t xml:space="preserve"> F</w:t>
      </w:r>
      <w:r w:rsidR="00365B30">
        <w:rPr>
          <w:lang w:val="en-US"/>
        </w:rPr>
        <w:t>ramework</w:t>
      </w:r>
    </w:p>
    <w:p w14:paraId="1EF62E7B" w14:textId="36D4D255" w:rsidR="00EC6208" w:rsidRDefault="00365B30" w:rsidP="00EC6208">
      <w:r>
        <w:t xml:space="preserve">NextAuth.js es una solución de autenticación de código abierto para aplicaciones hechas con el </w:t>
      </w:r>
      <w:r>
        <w:rPr>
          <w:i/>
          <w:iCs/>
        </w:rPr>
        <w:t>framework</w:t>
      </w:r>
      <w:r>
        <w:t xml:space="preserve"> Next.js, tratado en el epígrafe 1.4.3. Es un servicio flexible, fácil de usar, compatible con cualquier sistema de bases de datos, y prestigioso en la comunidad de desarrollo web con Next.js </w:t>
      </w:r>
      <w:r>
        <w:fldChar w:fldCharType="begin"/>
      </w:r>
      <w:r>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fldChar w:fldCharType="separate"/>
      </w:r>
      <w:r w:rsidRPr="00365B30">
        <w:t>(NextAuth Documentation, 2024)</w:t>
      </w:r>
      <w:r>
        <w:fldChar w:fldCharType="end"/>
      </w:r>
      <w:r>
        <w:t>.</w:t>
      </w:r>
    </w:p>
    <w:p w14:paraId="6A36725D" w14:textId="2AF6BB4B" w:rsidR="00365B30" w:rsidRPr="00736BD6" w:rsidRDefault="00365B30" w:rsidP="00EC6208">
      <w:r>
        <w:t>Django REST Framework, cubierto en el epígrafe 1.5.3, ofrece un rango de métodos de autenticación para salvaguardar las aplicaciones de accesos no autorizados. Entre esas técnicas se destaca la autenticación basad</w:t>
      </w:r>
      <w:r w:rsidR="004E5BE6">
        <w:t xml:space="preserve">a en </w:t>
      </w:r>
      <w:r w:rsidR="004E5BE6">
        <w:rPr>
          <w:i/>
          <w:iCs/>
        </w:rPr>
        <w:t>tokens</w:t>
      </w:r>
      <w:r w:rsidR="004E5BE6">
        <w:t xml:space="preserve"> como un acercamiento popular y robusto, amoldado a las necesidades de las aplicaciones web modernas, que fue abordado en el epígrafe 1.7</w:t>
      </w:r>
      <w:r w:rsidR="00424DE7">
        <w:t xml:space="preserve">. </w:t>
      </w:r>
      <w:r w:rsidR="00736BD6">
        <w:t xml:space="preserve">En cuanto al aspecto de la autorización, los permisos en Django REST Framework controlan las acciones que un usuario tiene derecho a realizar sobre recursos específicos. El </w:t>
      </w:r>
      <w:r w:rsidR="00736BD6">
        <w:rPr>
          <w:i/>
          <w:iCs/>
        </w:rPr>
        <w:t>framework</w:t>
      </w:r>
      <w:r w:rsidR="00736BD6">
        <w:t xml:space="preserve"> provee varias clases predefinidas para la definición de permisos, como </w:t>
      </w:r>
      <w:r w:rsidR="00736BD6" w:rsidRPr="00736BD6">
        <w:rPr>
          <w:rFonts w:ascii="Courier New" w:hAnsi="Courier New" w:cs="Courier New"/>
        </w:rPr>
        <w:t>IsAuthenticated</w:t>
      </w:r>
      <w:r w:rsidR="00736BD6" w:rsidRPr="00736BD6">
        <w:t xml:space="preserve">, </w:t>
      </w:r>
      <w:r w:rsidR="00736BD6" w:rsidRPr="00736BD6">
        <w:rPr>
          <w:rFonts w:ascii="Courier New" w:hAnsi="Courier New" w:cs="Courier New"/>
        </w:rPr>
        <w:t>IsAdminUser</w:t>
      </w:r>
      <w:r w:rsidR="00736BD6" w:rsidRPr="00736BD6">
        <w:t xml:space="preserve">, </w:t>
      </w:r>
      <w:r w:rsidR="00736BD6">
        <w:t>y</w:t>
      </w:r>
      <w:r w:rsidR="00736BD6" w:rsidRPr="00736BD6">
        <w:t xml:space="preserve"> </w:t>
      </w:r>
      <w:r w:rsidR="00736BD6" w:rsidRPr="00736BD6">
        <w:rPr>
          <w:rFonts w:ascii="Courier New" w:hAnsi="Courier New" w:cs="Courier New"/>
        </w:rPr>
        <w:t>AllowAny</w:t>
      </w:r>
      <w:r w:rsidR="00736BD6">
        <w:t>, pero también permite la creacicón de clases personalizadas</w:t>
      </w:r>
      <w:r w:rsidR="00A97FB4">
        <w:t xml:space="preserve"> </w:t>
      </w:r>
      <w:r w:rsidR="00424DE7">
        <w:fldChar w:fldCharType="begin"/>
      </w:r>
      <w:r w:rsidR="00424DE7">
        <w:instrText xml:space="preserve"> ADDIN ZOTERO_ITEM CSL_CITATION {"citationID":"cPjP1RX3","properties":{"formattedCitation":"(Perez, 2024)","plainCitation":"(Perez, 2024)","noteIndex":0},"citationItems":[{"id":87,"uris":["http://zotero.org/users/14461751/items/YVRK7HEF"],"itemData":{"id":87,"type":"post-weblog","abstract":"As the sophistication of web applications grows, ensuring secure user authentication and proper authorization becomes imperative. Django…","container-title":"Django Unleashed","language":"en","title":"Token-Based Authentication and Authorization in Django REST Framework: User and Permissions…","title-short":"Token-Based Authentication and Authorization in Django REST Framework","URL":"https://medium.com/django-unleashed/token-based-authentication-and-authorization-in-django-rest-framework-user-and-permissions-347c7cc472e9","author":[{"family":"Perez","given":"Julio Cesar Siles"}],"accessed":{"date-parts":[["2024",9,6]]},"issued":{"date-parts":[["2024",4,24]]}}}],"schema":"https://github.com/citation-style-language/schema/raw/master/csl-citation.json"} </w:instrText>
      </w:r>
      <w:r w:rsidR="00424DE7">
        <w:fldChar w:fldCharType="separate"/>
      </w:r>
      <w:r w:rsidR="00424DE7" w:rsidRPr="00424DE7">
        <w:t>(Perez, 2024)</w:t>
      </w:r>
      <w:r w:rsidR="00424DE7">
        <w:fldChar w:fldCharType="end"/>
      </w:r>
      <w:r w:rsidR="00736BD6">
        <w:t>.</w:t>
      </w:r>
    </w:p>
    <w:p w14:paraId="627E33AE" w14:textId="367EC005" w:rsidR="004E5BE6" w:rsidRPr="004E5BE6" w:rsidRDefault="004E5BE6" w:rsidP="00EC6208">
      <w:r>
        <w:lastRenderedPageBreak/>
        <w:t xml:space="preserve">La combinación de NextAuth.js y la funcionalidad de autenticación basada en </w:t>
      </w:r>
      <w:r>
        <w:rPr>
          <w:i/>
          <w:iCs/>
        </w:rPr>
        <w:t>tokens</w:t>
      </w:r>
      <w:r>
        <w:t xml:space="preserve"> ofrece un esquema de autenticación y autorización adecuado para el sistema requerido.</w:t>
      </w:r>
    </w:p>
    <w:p w14:paraId="679FF7BE" w14:textId="43DC2385" w:rsidR="00A20F92" w:rsidRPr="00A20F92" w:rsidRDefault="00A20F92" w:rsidP="00FE25B5">
      <w:pPr>
        <w:pStyle w:val="Heading2"/>
      </w:pPr>
      <w:r>
        <w:t>Conclusiones parciales del capítulo</w:t>
      </w:r>
    </w:p>
    <w:bookmarkEnd w:id="5"/>
    <w:p w14:paraId="55980102" w14:textId="77777777" w:rsidR="0069467E" w:rsidRDefault="0069467E" w:rsidP="0069467E"/>
    <w:p w14:paraId="0A26D7DE"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1B3217FF" w14:textId="51D97E45" w:rsidR="002B498D" w:rsidRDefault="0069467E" w:rsidP="004073A0">
      <w:pPr>
        <w:pStyle w:val="Heading1"/>
      </w:pPr>
      <w:r>
        <w:lastRenderedPageBreak/>
        <w:t>capítulo 2. descripción de la propuesta técnica implementada.</w:t>
      </w:r>
    </w:p>
    <w:p w14:paraId="3A77C01C" w14:textId="77777777" w:rsidR="0069467E" w:rsidRDefault="0069467E" w:rsidP="0069467E"/>
    <w:p w14:paraId="094ADB13" w14:textId="77777777" w:rsidR="0069467E" w:rsidRDefault="0069467E" w:rsidP="0069467E"/>
    <w:p w14:paraId="14761663"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347F5895" w14:textId="20E63B8B" w:rsidR="0069467E" w:rsidRDefault="0069467E" w:rsidP="004073A0">
      <w:pPr>
        <w:pStyle w:val="Heading1"/>
      </w:pPr>
      <w:r>
        <w:lastRenderedPageBreak/>
        <w:t>capítulo 3. validación</w:t>
      </w:r>
      <w:r w:rsidR="00975BCA">
        <w:t xml:space="preserve"> y prueba</w:t>
      </w:r>
      <w:r>
        <w:t xml:space="preserve"> de los resultados.</w:t>
      </w:r>
    </w:p>
    <w:p w14:paraId="676612C2" w14:textId="77777777" w:rsidR="00D33397" w:rsidRDefault="00D33397" w:rsidP="00D33397"/>
    <w:p w14:paraId="2C78FFB3" w14:textId="77777777" w:rsidR="00D33397" w:rsidRDefault="00D33397" w:rsidP="00D33397"/>
    <w:p w14:paraId="4A482DF5"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5BAAD199" w14:textId="7E2842C7" w:rsidR="00D33397" w:rsidRDefault="00D33397" w:rsidP="004073A0">
      <w:pPr>
        <w:pStyle w:val="Heading1"/>
      </w:pPr>
      <w:r>
        <w:lastRenderedPageBreak/>
        <w:t>conclusiones</w:t>
      </w:r>
    </w:p>
    <w:p w14:paraId="5B40DE16" w14:textId="77777777" w:rsidR="00D33397" w:rsidRDefault="00D33397" w:rsidP="00D33397"/>
    <w:p w14:paraId="7EFF777A"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r>
        <w:lastRenderedPageBreak/>
        <w:t>recomendaciones</w:t>
      </w:r>
    </w:p>
    <w:p w14:paraId="51F91C88" w14:textId="77777777" w:rsidR="00D33397" w:rsidRDefault="00D33397" w:rsidP="00D33397"/>
    <w:p w14:paraId="12020CF9" w14:textId="77777777" w:rsidR="00D33397" w:rsidRDefault="00D33397" w:rsidP="00D33397"/>
    <w:p w14:paraId="772EF31E"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2CC6AEF" w14:textId="3F4E6B0F" w:rsidR="00D33397" w:rsidRPr="00D33397" w:rsidRDefault="00D33397" w:rsidP="004073A0">
      <w:pPr>
        <w:pStyle w:val="Heading1"/>
      </w:pPr>
      <w:r>
        <w:lastRenderedPageBreak/>
        <w:t>referencias bibliográficas</w:t>
      </w:r>
    </w:p>
    <w:p w14:paraId="7B5C40A4" w14:textId="77777777" w:rsidR="0069467E" w:rsidRPr="00ED255A" w:rsidRDefault="0069467E" w:rsidP="0069467E">
      <w:pPr>
        <w:rPr>
          <w:lang w:val="en-US"/>
        </w:rPr>
      </w:pPr>
    </w:p>
    <w:sectPr w:rsidR="0069467E" w:rsidRPr="00ED255A"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730EC4" w14:textId="77777777" w:rsidR="008873C8" w:rsidRDefault="008873C8" w:rsidP="0048011A">
      <w:pPr>
        <w:spacing w:after="0" w:line="240" w:lineRule="auto"/>
      </w:pPr>
      <w:r>
        <w:separator/>
      </w:r>
    </w:p>
  </w:endnote>
  <w:endnote w:type="continuationSeparator" w:id="0">
    <w:p w14:paraId="086E2563" w14:textId="77777777" w:rsidR="008873C8" w:rsidRDefault="008873C8"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0BCB2D" w14:textId="77777777" w:rsidR="008873C8" w:rsidRDefault="008873C8" w:rsidP="0048011A">
      <w:pPr>
        <w:spacing w:after="0" w:line="240" w:lineRule="auto"/>
      </w:pPr>
      <w:r>
        <w:separator/>
      </w:r>
    </w:p>
  </w:footnote>
  <w:footnote w:type="continuationSeparator" w:id="0">
    <w:p w14:paraId="278B5BAC" w14:textId="77777777" w:rsidR="008873C8" w:rsidRDefault="008873C8"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49CB"/>
    <w:rsid w:val="00065DB5"/>
    <w:rsid w:val="00066018"/>
    <w:rsid w:val="00066981"/>
    <w:rsid w:val="00070444"/>
    <w:rsid w:val="00071653"/>
    <w:rsid w:val="00072CEA"/>
    <w:rsid w:val="000731B1"/>
    <w:rsid w:val="00075DB1"/>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5783"/>
    <w:rsid w:val="000B588F"/>
    <w:rsid w:val="000B7460"/>
    <w:rsid w:val="000B7D99"/>
    <w:rsid w:val="000C15C4"/>
    <w:rsid w:val="000C232E"/>
    <w:rsid w:val="000C291D"/>
    <w:rsid w:val="000C2FF0"/>
    <w:rsid w:val="000C3214"/>
    <w:rsid w:val="000C4D14"/>
    <w:rsid w:val="000C5582"/>
    <w:rsid w:val="000C589D"/>
    <w:rsid w:val="000C5F10"/>
    <w:rsid w:val="000C5FAE"/>
    <w:rsid w:val="000C63E6"/>
    <w:rsid w:val="000D0249"/>
    <w:rsid w:val="000D0671"/>
    <w:rsid w:val="000D0926"/>
    <w:rsid w:val="000D1543"/>
    <w:rsid w:val="000D3C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EA1"/>
    <w:rsid w:val="00114A3E"/>
    <w:rsid w:val="0011519D"/>
    <w:rsid w:val="0011580B"/>
    <w:rsid w:val="00120A49"/>
    <w:rsid w:val="00120D88"/>
    <w:rsid w:val="00120F59"/>
    <w:rsid w:val="00122779"/>
    <w:rsid w:val="00122A36"/>
    <w:rsid w:val="00122A95"/>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B2331"/>
    <w:rsid w:val="001B2AE7"/>
    <w:rsid w:val="001B2F7B"/>
    <w:rsid w:val="001B3487"/>
    <w:rsid w:val="001B4CFC"/>
    <w:rsid w:val="001B509C"/>
    <w:rsid w:val="001B5ADA"/>
    <w:rsid w:val="001B5F4F"/>
    <w:rsid w:val="001B6C30"/>
    <w:rsid w:val="001B7339"/>
    <w:rsid w:val="001B7957"/>
    <w:rsid w:val="001B7C28"/>
    <w:rsid w:val="001C039F"/>
    <w:rsid w:val="001C0ED5"/>
    <w:rsid w:val="001C1D38"/>
    <w:rsid w:val="001C237F"/>
    <w:rsid w:val="001C2402"/>
    <w:rsid w:val="001C2E04"/>
    <w:rsid w:val="001C37D3"/>
    <w:rsid w:val="001C3C60"/>
    <w:rsid w:val="001C3FC7"/>
    <w:rsid w:val="001C4242"/>
    <w:rsid w:val="001C5A5C"/>
    <w:rsid w:val="001C618E"/>
    <w:rsid w:val="001C6C26"/>
    <w:rsid w:val="001C702F"/>
    <w:rsid w:val="001C797F"/>
    <w:rsid w:val="001D1255"/>
    <w:rsid w:val="001D1B15"/>
    <w:rsid w:val="001D2598"/>
    <w:rsid w:val="001D2EC9"/>
    <w:rsid w:val="001D4EA4"/>
    <w:rsid w:val="001D5DD6"/>
    <w:rsid w:val="001D6AD6"/>
    <w:rsid w:val="001D6D37"/>
    <w:rsid w:val="001D75B8"/>
    <w:rsid w:val="001E09AB"/>
    <w:rsid w:val="001E0AA0"/>
    <w:rsid w:val="001E11CA"/>
    <w:rsid w:val="001E1799"/>
    <w:rsid w:val="001E25A8"/>
    <w:rsid w:val="001E292A"/>
    <w:rsid w:val="001E4332"/>
    <w:rsid w:val="001E4B9E"/>
    <w:rsid w:val="001E6991"/>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602ED"/>
    <w:rsid w:val="0026035F"/>
    <w:rsid w:val="0026050C"/>
    <w:rsid w:val="00260FC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7E3"/>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76F3"/>
    <w:rsid w:val="002C7A04"/>
    <w:rsid w:val="002C7C8C"/>
    <w:rsid w:val="002D0104"/>
    <w:rsid w:val="002D09BD"/>
    <w:rsid w:val="002D0DE8"/>
    <w:rsid w:val="002D0E49"/>
    <w:rsid w:val="002D18CF"/>
    <w:rsid w:val="002D40A3"/>
    <w:rsid w:val="002D4862"/>
    <w:rsid w:val="002D4B87"/>
    <w:rsid w:val="002D5F60"/>
    <w:rsid w:val="002D65EA"/>
    <w:rsid w:val="002D7693"/>
    <w:rsid w:val="002E0082"/>
    <w:rsid w:val="002E246D"/>
    <w:rsid w:val="002E2847"/>
    <w:rsid w:val="002E2974"/>
    <w:rsid w:val="002E29E4"/>
    <w:rsid w:val="002E2AE7"/>
    <w:rsid w:val="002E2F13"/>
    <w:rsid w:val="002E302A"/>
    <w:rsid w:val="002E3534"/>
    <w:rsid w:val="002E3DF0"/>
    <w:rsid w:val="002E479E"/>
    <w:rsid w:val="002E497E"/>
    <w:rsid w:val="002E5AD6"/>
    <w:rsid w:val="002E6523"/>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DB9"/>
    <w:rsid w:val="003159A9"/>
    <w:rsid w:val="00316A9C"/>
    <w:rsid w:val="0032054B"/>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4CE"/>
    <w:rsid w:val="00357E17"/>
    <w:rsid w:val="00360823"/>
    <w:rsid w:val="0036141D"/>
    <w:rsid w:val="003615B1"/>
    <w:rsid w:val="0036308C"/>
    <w:rsid w:val="00363539"/>
    <w:rsid w:val="00363790"/>
    <w:rsid w:val="003647DA"/>
    <w:rsid w:val="003651BC"/>
    <w:rsid w:val="00365362"/>
    <w:rsid w:val="0036543C"/>
    <w:rsid w:val="003656DA"/>
    <w:rsid w:val="00365B30"/>
    <w:rsid w:val="003677A3"/>
    <w:rsid w:val="003702B4"/>
    <w:rsid w:val="00372FB8"/>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925"/>
    <w:rsid w:val="003B0ED0"/>
    <w:rsid w:val="003B0F58"/>
    <w:rsid w:val="003B36F0"/>
    <w:rsid w:val="003B66AB"/>
    <w:rsid w:val="003C05BE"/>
    <w:rsid w:val="003C15FA"/>
    <w:rsid w:val="003C2370"/>
    <w:rsid w:val="003C27BE"/>
    <w:rsid w:val="003C33F9"/>
    <w:rsid w:val="003C3EF0"/>
    <w:rsid w:val="003C4CE1"/>
    <w:rsid w:val="003C6C75"/>
    <w:rsid w:val="003D0915"/>
    <w:rsid w:val="003D207B"/>
    <w:rsid w:val="003D2080"/>
    <w:rsid w:val="003D269F"/>
    <w:rsid w:val="003D3045"/>
    <w:rsid w:val="003D4475"/>
    <w:rsid w:val="003D506A"/>
    <w:rsid w:val="003D51FD"/>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2909"/>
    <w:rsid w:val="00402A4B"/>
    <w:rsid w:val="004041FA"/>
    <w:rsid w:val="0040420B"/>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F2A"/>
    <w:rsid w:val="00420F98"/>
    <w:rsid w:val="00421329"/>
    <w:rsid w:val="0042155C"/>
    <w:rsid w:val="00421891"/>
    <w:rsid w:val="004218A5"/>
    <w:rsid w:val="00421905"/>
    <w:rsid w:val="004220AD"/>
    <w:rsid w:val="00422207"/>
    <w:rsid w:val="004222B4"/>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3B8"/>
    <w:rsid w:val="004703DE"/>
    <w:rsid w:val="00470676"/>
    <w:rsid w:val="00470A9C"/>
    <w:rsid w:val="0047196B"/>
    <w:rsid w:val="00471FCD"/>
    <w:rsid w:val="00472D4A"/>
    <w:rsid w:val="0047303B"/>
    <w:rsid w:val="00473AC2"/>
    <w:rsid w:val="00474485"/>
    <w:rsid w:val="0047507C"/>
    <w:rsid w:val="00475A63"/>
    <w:rsid w:val="004760F2"/>
    <w:rsid w:val="00476D07"/>
    <w:rsid w:val="0048011A"/>
    <w:rsid w:val="00480616"/>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43CD"/>
    <w:rsid w:val="004A4A15"/>
    <w:rsid w:val="004A5285"/>
    <w:rsid w:val="004A54C0"/>
    <w:rsid w:val="004A5C04"/>
    <w:rsid w:val="004A5D89"/>
    <w:rsid w:val="004A6614"/>
    <w:rsid w:val="004A6E7A"/>
    <w:rsid w:val="004A7495"/>
    <w:rsid w:val="004A7E07"/>
    <w:rsid w:val="004B0ABA"/>
    <w:rsid w:val="004B0DE4"/>
    <w:rsid w:val="004B1420"/>
    <w:rsid w:val="004B197D"/>
    <w:rsid w:val="004B1E43"/>
    <w:rsid w:val="004B225E"/>
    <w:rsid w:val="004B2CC8"/>
    <w:rsid w:val="004B2EBC"/>
    <w:rsid w:val="004B4213"/>
    <w:rsid w:val="004B5AE1"/>
    <w:rsid w:val="004B5CCA"/>
    <w:rsid w:val="004B5EB6"/>
    <w:rsid w:val="004B5F92"/>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EB6"/>
    <w:rsid w:val="00535058"/>
    <w:rsid w:val="00535119"/>
    <w:rsid w:val="00535B28"/>
    <w:rsid w:val="00537AE1"/>
    <w:rsid w:val="005407F1"/>
    <w:rsid w:val="00540B5A"/>
    <w:rsid w:val="0054135D"/>
    <w:rsid w:val="00543396"/>
    <w:rsid w:val="00545B8E"/>
    <w:rsid w:val="00546135"/>
    <w:rsid w:val="00551DA9"/>
    <w:rsid w:val="00551DB6"/>
    <w:rsid w:val="00552492"/>
    <w:rsid w:val="005525C4"/>
    <w:rsid w:val="00552A51"/>
    <w:rsid w:val="00552FFE"/>
    <w:rsid w:val="00553F1E"/>
    <w:rsid w:val="00554687"/>
    <w:rsid w:val="00554B08"/>
    <w:rsid w:val="00555D7E"/>
    <w:rsid w:val="00556068"/>
    <w:rsid w:val="00556E6C"/>
    <w:rsid w:val="00556F33"/>
    <w:rsid w:val="00557263"/>
    <w:rsid w:val="00560097"/>
    <w:rsid w:val="005605DD"/>
    <w:rsid w:val="0056197B"/>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96E63"/>
    <w:rsid w:val="005A03D3"/>
    <w:rsid w:val="005A2029"/>
    <w:rsid w:val="005A24F7"/>
    <w:rsid w:val="005A2AC3"/>
    <w:rsid w:val="005A3DA4"/>
    <w:rsid w:val="005A3F27"/>
    <w:rsid w:val="005A5096"/>
    <w:rsid w:val="005A6365"/>
    <w:rsid w:val="005A6CEB"/>
    <w:rsid w:val="005A7051"/>
    <w:rsid w:val="005A7942"/>
    <w:rsid w:val="005B18F8"/>
    <w:rsid w:val="005B1B71"/>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7DF"/>
    <w:rsid w:val="005E0AE9"/>
    <w:rsid w:val="005E0BD6"/>
    <w:rsid w:val="005E1500"/>
    <w:rsid w:val="005E168C"/>
    <w:rsid w:val="005E265F"/>
    <w:rsid w:val="005E28C9"/>
    <w:rsid w:val="005E3DFD"/>
    <w:rsid w:val="005E6DD6"/>
    <w:rsid w:val="005E6DE8"/>
    <w:rsid w:val="005F0429"/>
    <w:rsid w:val="005F0496"/>
    <w:rsid w:val="005F06BB"/>
    <w:rsid w:val="005F0C22"/>
    <w:rsid w:val="005F0CF7"/>
    <w:rsid w:val="005F0D2A"/>
    <w:rsid w:val="005F0D40"/>
    <w:rsid w:val="005F2F14"/>
    <w:rsid w:val="005F3471"/>
    <w:rsid w:val="005F49C7"/>
    <w:rsid w:val="005F4E00"/>
    <w:rsid w:val="005F57E0"/>
    <w:rsid w:val="0060006B"/>
    <w:rsid w:val="00600E77"/>
    <w:rsid w:val="0060172A"/>
    <w:rsid w:val="006044C7"/>
    <w:rsid w:val="00605640"/>
    <w:rsid w:val="00605EBC"/>
    <w:rsid w:val="006066D9"/>
    <w:rsid w:val="00606A01"/>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2140E"/>
    <w:rsid w:val="00622000"/>
    <w:rsid w:val="00622B0A"/>
    <w:rsid w:val="00623311"/>
    <w:rsid w:val="00623638"/>
    <w:rsid w:val="00623962"/>
    <w:rsid w:val="00623A34"/>
    <w:rsid w:val="006248FB"/>
    <w:rsid w:val="00624A63"/>
    <w:rsid w:val="00627141"/>
    <w:rsid w:val="00630B0F"/>
    <w:rsid w:val="00630FD4"/>
    <w:rsid w:val="0063197D"/>
    <w:rsid w:val="0063203F"/>
    <w:rsid w:val="00632FB4"/>
    <w:rsid w:val="00634918"/>
    <w:rsid w:val="0063570C"/>
    <w:rsid w:val="00637727"/>
    <w:rsid w:val="006401DB"/>
    <w:rsid w:val="0064077A"/>
    <w:rsid w:val="006421FE"/>
    <w:rsid w:val="0064344B"/>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8088B"/>
    <w:rsid w:val="00680D49"/>
    <w:rsid w:val="006814E2"/>
    <w:rsid w:val="00683D88"/>
    <w:rsid w:val="0068506D"/>
    <w:rsid w:val="0068548A"/>
    <w:rsid w:val="00685AC1"/>
    <w:rsid w:val="00687A92"/>
    <w:rsid w:val="006909B5"/>
    <w:rsid w:val="0069380D"/>
    <w:rsid w:val="0069467E"/>
    <w:rsid w:val="006947CF"/>
    <w:rsid w:val="00694B3D"/>
    <w:rsid w:val="0069522A"/>
    <w:rsid w:val="00695FE8"/>
    <w:rsid w:val="00696C85"/>
    <w:rsid w:val="00697355"/>
    <w:rsid w:val="00697C7D"/>
    <w:rsid w:val="006A001B"/>
    <w:rsid w:val="006A024D"/>
    <w:rsid w:val="006A0550"/>
    <w:rsid w:val="006A1729"/>
    <w:rsid w:val="006A1BCD"/>
    <w:rsid w:val="006A1E46"/>
    <w:rsid w:val="006A30A1"/>
    <w:rsid w:val="006A327B"/>
    <w:rsid w:val="006A3B5D"/>
    <w:rsid w:val="006A414B"/>
    <w:rsid w:val="006A550A"/>
    <w:rsid w:val="006A5D52"/>
    <w:rsid w:val="006A70EB"/>
    <w:rsid w:val="006B0F3C"/>
    <w:rsid w:val="006B1943"/>
    <w:rsid w:val="006B21B8"/>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8BF"/>
    <w:rsid w:val="00710CAF"/>
    <w:rsid w:val="007111D1"/>
    <w:rsid w:val="007116B7"/>
    <w:rsid w:val="00711F76"/>
    <w:rsid w:val="007135AF"/>
    <w:rsid w:val="007135B6"/>
    <w:rsid w:val="00713BC2"/>
    <w:rsid w:val="00714D36"/>
    <w:rsid w:val="00715289"/>
    <w:rsid w:val="00716387"/>
    <w:rsid w:val="00717C7A"/>
    <w:rsid w:val="00717DF2"/>
    <w:rsid w:val="00717E3F"/>
    <w:rsid w:val="007200BB"/>
    <w:rsid w:val="00720E65"/>
    <w:rsid w:val="007220EB"/>
    <w:rsid w:val="00722492"/>
    <w:rsid w:val="00722DA0"/>
    <w:rsid w:val="00723AE6"/>
    <w:rsid w:val="00723FA0"/>
    <w:rsid w:val="007245D2"/>
    <w:rsid w:val="00725ABF"/>
    <w:rsid w:val="00725FE2"/>
    <w:rsid w:val="00726537"/>
    <w:rsid w:val="0073023F"/>
    <w:rsid w:val="00730BA9"/>
    <w:rsid w:val="00731E67"/>
    <w:rsid w:val="00732EE2"/>
    <w:rsid w:val="00733094"/>
    <w:rsid w:val="00733411"/>
    <w:rsid w:val="00733C34"/>
    <w:rsid w:val="00734567"/>
    <w:rsid w:val="00735D97"/>
    <w:rsid w:val="00736BD6"/>
    <w:rsid w:val="00740A48"/>
    <w:rsid w:val="00741075"/>
    <w:rsid w:val="00743DD7"/>
    <w:rsid w:val="00744C8F"/>
    <w:rsid w:val="00745AA5"/>
    <w:rsid w:val="0074727B"/>
    <w:rsid w:val="00750697"/>
    <w:rsid w:val="007513B8"/>
    <w:rsid w:val="00751C66"/>
    <w:rsid w:val="00754797"/>
    <w:rsid w:val="007566AD"/>
    <w:rsid w:val="007571AD"/>
    <w:rsid w:val="007605CD"/>
    <w:rsid w:val="00760994"/>
    <w:rsid w:val="007616AB"/>
    <w:rsid w:val="0076204D"/>
    <w:rsid w:val="007637ED"/>
    <w:rsid w:val="00764B3C"/>
    <w:rsid w:val="00765180"/>
    <w:rsid w:val="00770131"/>
    <w:rsid w:val="00770338"/>
    <w:rsid w:val="007705E2"/>
    <w:rsid w:val="00771ABB"/>
    <w:rsid w:val="00771BB5"/>
    <w:rsid w:val="00772733"/>
    <w:rsid w:val="00773036"/>
    <w:rsid w:val="007734C5"/>
    <w:rsid w:val="007748EF"/>
    <w:rsid w:val="00776ADB"/>
    <w:rsid w:val="007822C3"/>
    <w:rsid w:val="0078290A"/>
    <w:rsid w:val="00782C58"/>
    <w:rsid w:val="007832C4"/>
    <w:rsid w:val="0078344B"/>
    <w:rsid w:val="007838C6"/>
    <w:rsid w:val="00783A2E"/>
    <w:rsid w:val="00783BC9"/>
    <w:rsid w:val="00784793"/>
    <w:rsid w:val="007848CD"/>
    <w:rsid w:val="00787F39"/>
    <w:rsid w:val="00790930"/>
    <w:rsid w:val="00790AC5"/>
    <w:rsid w:val="00791AF5"/>
    <w:rsid w:val="00792A54"/>
    <w:rsid w:val="00792D91"/>
    <w:rsid w:val="00793149"/>
    <w:rsid w:val="00793CD5"/>
    <w:rsid w:val="007946C0"/>
    <w:rsid w:val="00794B1D"/>
    <w:rsid w:val="00795EF6"/>
    <w:rsid w:val="007961DC"/>
    <w:rsid w:val="00797E73"/>
    <w:rsid w:val="007A02B2"/>
    <w:rsid w:val="007A045A"/>
    <w:rsid w:val="007A0C4D"/>
    <w:rsid w:val="007A147E"/>
    <w:rsid w:val="007A1C4F"/>
    <w:rsid w:val="007A2173"/>
    <w:rsid w:val="007A278A"/>
    <w:rsid w:val="007A355B"/>
    <w:rsid w:val="007A375F"/>
    <w:rsid w:val="007A53F5"/>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507C"/>
    <w:rsid w:val="007E5309"/>
    <w:rsid w:val="007E5FCF"/>
    <w:rsid w:val="007E6196"/>
    <w:rsid w:val="007E6EA2"/>
    <w:rsid w:val="007E71DF"/>
    <w:rsid w:val="007F0925"/>
    <w:rsid w:val="007F184B"/>
    <w:rsid w:val="007F208A"/>
    <w:rsid w:val="007F259A"/>
    <w:rsid w:val="007F4D0A"/>
    <w:rsid w:val="007F5B75"/>
    <w:rsid w:val="007F74C2"/>
    <w:rsid w:val="007F7557"/>
    <w:rsid w:val="00801447"/>
    <w:rsid w:val="00801DA4"/>
    <w:rsid w:val="00802FB8"/>
    <w:rsid w:val="008047F6"/>
    <w:rsid w:val="00805158"/>
    <w:rsid w:val="008059B0"/>
    <w:rsid w:val="00805E4F"/>
    <w:rsid w:val="00805F6F"/>
    <w:rsid w:val="00810496"/>
    <w:rsid w:val="00810658"/>
    <w:rsid w:val="00810F5A"/>
    <w:rsid w:val="00814150"/>
    <w:rsid w:val="00814471"/>
    <w:rsid w:val="00814FE5"/>
    <w:rsid w:val="00817345"/>
    <w:rsid w:val="00821598"/>
    <w:rsid w:val="00821A18"/>
    <w:rsid w:val="008232FC"/>
    <w:rsid w:val="00824542"/>
    <w:rsid w:val="008246C9"/>
    <w:rsid w:val="008251ED"/>
    <w:rsid w:val="00825DF8"/>
    <w:rsid w:val="00826EBE"/>
    <w:rsid w:val="0083035F"/>
    <w:rsid w:val="00830768"/>
    <w:rsid w:val="008307D3"/>
    <w:rsid w:val="00830FD2"/>
    <w:rsid w:val="00831532"/>
    <w:rsid w:val="008316C6"/>
    <w:rsid w:val="00833881"/>
    <w:rsid w:val="00833C5C"/>
    <w:rsid w:val="00834B43"/>
    <w:rsid w:val="008367E6"/>
    <w:rsid w:val="008371F2"/>
    <w:rsid w:val="008379AA"/>
    <w:rsid w:val="008379E1"/>
    <w:rsid w:val="00837F09"/>
    <w:rsid w:val="0084069F"/>
    <w:rsid w:val="00843BD1"/>
    <w:rsid w:val="008474B2"/>
    <w:rsid w:val="00850902"/>
    <w:rsid w:val="00850BEC"/>
    <w:rsid w:val="00851671"/>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F60"/>
    <w:rsid w:val="008852BA"/>
    <w:rsid w:val="008873C8"/>
    <w:rsid w:val="00891079"/>
    <w:rsid w:val="0089162D"/>
    <w:rsid w:val="008918FC"/>
    <w:rsid w:val="00893C44"/>
    <w:rsid w:val="00894A53"/>
    <w:rsid w:val="0089723C"/>
    <w:rsid w:val="008A0EAC"/>
    <w:rsid w:val="008A1053"/>
    <w:rsid w:val="008A157F"/>
    <w:rsid w:val="008A1A37"/>
    <w:rsid w:val="008A2C76"/>
    <w:rsid w:val="008A2DE4"/>
    <w:rsid w:val="008A4670"/>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73CF"/>
    <w:rsid w:val="008B7F3A"/>
    <w:rsid w:val="008C2852"/>
    <w:rsid w:val="008C2A72"/>
    <w:rsid w:val="008C300E"/>
    <w:rsid w:val="008C3380"/>
    <w:rsid w:val="008C43FA"/>
    <w:rsid w:val="008C4716"/>
    <w:rsid w:val="008C5399"/>
    <w:rsid w:val="008C5DDA"/>
    <w:rsid w:val="008C68F4"/>
    <w:rsid w:val="008C7300"/>
    <w:rsid w:val="008D0572"/>
    <w:rsid w:val="008D2139"/>
    <w:rsid w:val="008D2F5C"/>
    <w:rsid w:val="008D3A71"/>
    <w:rsid w:val="008D4968"/>
    <w:rsid w:val="008D4AC8"/>
    <w:rsid w:val="008D651C"/>
    <w:rsid w:val="008D6BFF"/>
    <w:rsid w:val="008E0918"/>
    <w:rsid w:val="008E0ACF"/>
    <w:rsid w:val="008E3FA3"/>
    <w:rsid w:val="008E4575"/>
    <w:rsid w:val="008E52C9"/>
    <w:rsid w:val="008E5300"/>
    <w:rsid w:val="008E57E6"/>
    <w:rsid w:val="008E5E63"/>
    <w:rsid w:val="008E67DD"/>
    <w:rsid w:val="008E7456"/>
    <w:rsid w:val="008E7C38"/>
    <w:rsid w:val="008F00E8"/>
    <w:rsid w:val="008F123B"/>
    <w:rsid w:val="008F18BF"/>
    <w:rsid w:val="008F2F84"/>
    <w:rsid w:val="008F38A3"/>
    <w:rsid w:val="008F3B4C"/>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31E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40254"/>
    <w:rsid w:val="009406D5"/>
    <w:rsid w:val="0094085C"/>
    <w:rsid w:val="00940F49"/>
    <w:rsid w:val="00941D16"/>
    <w:rsid w:val="00944152"/>
    <w:rsid w:val="009448F8"/>
    <w:rsid w:val="00944E35"/>
    <w:rsid w:val="009469FF"/>
    <w:rsid w:val="00951BB6"/>
    <w:rsid w:val="00952215"/>
    <w:rsid w:val="0095272C"/>
    <w:rsid w:val="00953731"/>
    <w:rsid w:val="00953DA1"/>
    <w:rsid w:val="0095473F"/>
    <w:rsid w:val="00954EAF"/>
    <w:rsid w:val="009564AD"/>
    <w:rsid w:val="00956790"/>
    <w:rsid w:val="00956990"/>
    <w:rsid w:val="009569F2"/>
    <w:rsid w:val="00962785"/>
    <w:rsid w:val="00963046"/>
    <w:rsid w:val="00963D72"/>
    <w:rsid w:val="009644CE"/>
    <w:rsid w:val="009646E3"/>
    <w:rsid w:val="00965F83"/>
    <w:rsid w:val="009677DC"/>
    <w:rsid w:val="00967EE7"/>
    <w:rsid w:val="0097019A"/>
    <w:rsid w:val="009701A0"/>
    <w:rsid w:val="009706CF"/>
    <w:rsid w:val="00970BE7"/>
    <w:rsid w:val="00971990"/>
    <w:rsid w:val="00971B4C"/>
    <w:rsid w:val="00971D21"/>
    <w:rsid w:val="0097295A"/>
    <w:rsid w:val="00973543"/>
    <w:rsid w:val="00973B5D"/>
    <w:rsid w:val="00973D62"/>
    <w:rsid w:val="00975BCA"/>
    <w:rsid w:val="00976745"/>
    <w:rsid w:val="00976D12"/>
    <w:rsid w:val="00977493"/>
    <w:rsid w:val="00982DAA"/>
    <w:rsid w:val="0098471E"/>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30F7"/>
    <w:rsid w:val="00A538DC"/>
    <w:rsid w:val="00A5607B"/>
    <w:rsid w:val="00A566A2"/>
    <w:rsid w:val="00A566DC"/>
    <w:rsid w:val="00A566E0"/>
    <w:rsid w:val="00A56BB2"/>
    <w:rsid w:val="00A56C36"/>
    <w:rsid w:val="00A57854"/>
    <w:rsid w:val="00A60C09"/>
    <w:rsid w:val="00A6144D"/>
    <w:rsid w:val="00A615A6"/>
    <w:rsid w:val="00A61BEE"/>
    <w:rsid w:val="00A62426"/>
    <w:rsid w:val="00A6441B"/>
    <w:rsid w:val="00A6542F"/>
    <w:rsid w:val="00A6544C"/>
    <w:rsid w:val="00A65AC7"/>
    <w:rsid w:val="00A66EE3"/>
    <w:rsid w:val="00A67A8A"/>
    <w:rsid w:val="00A67BD9"/>
    <w:rsid w:val="00A67F22"/>
    <w:rsid w:val="00A7038E"/>
    <w:rsid w:val="00A7131B"/>
    <w:rsid w:val="00A71EA1"/>
    <w:rsid w:val="00A72A7B"/>
    <w:rsid w:val="00A74EC2"/>
    <w:rsid w:val="00A75531"/>
    <w:rsid w:val="00A75D93"/>
    <w:rsid w:val="00A76E48"/>
    <w:rsid w:val="00A76F21"/>
    <w:rsid w:val="00A77613"/>
    <w:rsid w:val="00A7766C"/>
    <w:rsid w:val="00A806C0"/>
    <w:rsid w:val="00A811F3"/>
    <w:rsid w:val="00A81528"/>
    <w:rsid w:val="00A81D9E"/>
    <w:rsid w:val="00A85B39"/>
    <w:rsid w:val="00A86DCB"/>
    <w:rsid w:val="00A87F7A"/>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B14"/>
    <w:rsid w:val="00AE0C5A"/>
    <w:rsid w:val="00AE16C4"/>
    <w:rsid w:val="00AE2861"/>
    <w:rsid w:val="00AE38F8"/>
    <w:rsid w:val="00AE3E65"/>
    <w:rsid w:val="00AE43C8"/>
    <w:rsid w:val="00AE4E0E"/>
    <w:rsid w:val="00AE4E77"/>
    <w:rsid w:val="00AE5021"/>
    <w:rsid w:val="00AE5288"/>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73D4"/>
    <w:rsid w:val="00AF7E17"/>
    <w:rsid w:val="00B00135"/>
    <w:rsid w:val="00B017B2"/>
    <w:rsid w:val="00B01DDD"/>
    <w:rsid w:val="00B03A81"/>
    <w:rsid w:val="00B04431"/>
    <w:rsid w:val="00B047E9"/>
    <w:rsid w:val="00B0528B"/>
    <w:rsid w:val="00B10227"/>
    <w:rsid w:val="00B12BE3"/>
    <w:rsid w:val="00B14E91"/>
    <w:rsid w:val="00B15199"/>
    <w:rsid w:val="00B1558B"/>
    <w:rsid w:val="00B1579B"/>
    <w:rsid w:val="00B15E6F"/>
    <w:rsid w:val="00B177EB"/>
    <w:rsid w:val="00B20349"/>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72E8"/>
    <w:rsid w:val="00B5067D"/>
    <w:rsid w:val="00B513B2"/>
    <w:rsid w:val="00B51B9D"/>
    <w:rsid w:val="00B51DFD"/>
    <w:rsid w:val="00B52DD7"/>
    <w:rsid w:val="00B5345D"/>
    <w:rsid w:val="00B54926"/>
    <w:rsid w:val="00B54C2C"/>
    <w:rsid w:val="00B54E70"/>
    <w:rsid w:val="00B55961"/>
    <w:rsid w:val="00B60B3F"/>
    <w:rsid w:val="00B61DC3"/>
    <w:rsid w:val="00B62485"/>
    <w:rsid w:val="00B63183"/>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5442"/>
    <w:rsid w:val="00BE5464"/>
    <w:rsid w:val="00BE60BB"/>
    <w:rsid w:val="00BE6924"/>
    <w:rsid w:val="00BE721E"/>
    <w:rsid w:val="00BF0240"/>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EE"/>
    <w:rsid w:val="00C45189"/>
    <w:rsid w:val="00C4562D"/>
    <w:rsid w:val="00C458B4"/>
    <w:rsid w:val="00C50B36"/>
    <w:rsid w:val="00C53464"/>
    <w:rsid w:val="00C546BB"/>
    <w:rsid w:val="00C5568A"/>
    <w:rsid w:val="00C5588E"/>
    <w:rsid w:val="00C55C97"/>
    <w:rsid w:val="00C56425"/>
    <w:rsid w:val="00C57464"/>
    <w:rsid w:val="00C576B5"/>
    <w:rsid w:val="00C605B2"/>
    <w:rsid w:val="00C60719"/>
    <w:rsid w:val="00C619BF"/>
    <w:rsid w:val="00C62558"/>
    <w:rsid w:val="00C6267D"/>
    <w:rsid w:val="00C62876"/>
    <w:rsid w:val="00C63A90"/>
    <w:rsid w:val="00C63D79"/>
    <w:rsid w:val="00C651A1"/>
    <w:rsid w:val="00C6711A"/>
    <w:rsid w:val="00C675FE"/>
    <w:rsid w:val="00C67C5D"/>
    <w:rsid w:val="00C70171"/>
    <w:rsid w:val="00C7019E"/>
    <w:rsid w:val="00C7047E"/>
    <w:rsid w:val="00C7249B"/>
    <w:rsid w:val="00C726F9"/>
    <w:rsid w:val="00C72813"/>
    <w:rsid w:val="00C728B4"/>
    <w:rsid w:val="00C72EF4"/>
    <w:rsid w:val="00C73A8F"/>
    <w:rsid w:val="00C73E2E"/>
    <w:rsid w:val="00C74C72"/>
    <w:rsid w:val="00C75181"/>
    <w:rsid w:val="00C75925"/>
    <w:rsid w:val="00C76F11"/>
    <w:rsid w:val="00C77BD1"/>
    <w:rsid w:val="00C80882"/>
    <w:rsid w:val="00C81A31"/>
    <w:rsid w:val="00C823CC"/>
    <w:rsid w:val="00C83E34"/>
    <w:rsid w:val="00C845D1"/>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7941"/>
    <w:rsid w:val="00CD0998"/>
    <w:rsid w:val="00CD18B4"/>
    <w:rsid w:val="00CD1B03"/>
    <w:rsid w:val="00CD2A5B"/>
    <w:rsid w:val="00CD2C8F"/>
    <w:rsid w:val="00CD463C"/>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A"/>
    <w:rsid w:val="00D30828"/>
    <w:rsid w:val="00D3192D"/>
    <w:rsid w:val="00D32220"/>
    <w:rsid w:val="00D325C9"/>
    <w:rsid w:val="00D33268"/>
    <w:rsid w:val="00D33397"/>
    <w:rsid w:val="00D33AA2"/>
    <w:rsid w:val="00D33AE7"/>
    <w:rsid w:val="00D33C64"/>
    <w:rsid w:val="00D34411"/>
    <w:rsid w:val="00D369EE"/>
    <w:rsid w:val="00D37B81"/>
    <w:rsid w:val="00D37CF6"/>
    <w:rsid w:val="00D4020C"/>
    <w:rsid w:val="00D406FC"/>
    <w:rsid w:val="00D408AE"/>
    <w:rsid w:val="00D4167C"/>
    <w:rsid w:val="00D41F1E"/>
    <w:rsid w:val="00D4206F"/>
    <w:rsid w:val="00D4208A"/>
    <w:rsid w:val="00D42CF8"/>
    <w:rsid w:val="00D43AAE"/>
    <w:rsid w:val="00D43F71"/>
    <w:rsid w:val="00D4407F"/>
    <w:rsid w:val="00D440D0"/>
    <w:rsid w:val="00D44832"/>
    <w:rsid w:val="00D44DF6"/>
    <w:rsid w:val="00D46184"/>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B68"/>
    <w:rsid w:val="00D668CF"/>
    <w:rsid w:val="00D672B9"/>
    <w:rsid w:val="00D67462"/>
    <w:rsid w:val="00D706E8"/>
    <w:rsid w:val="00D70F2C"/>
    <w:rsid w:val="00D71C93"/>
    <w:rsid w:val="00D72CF8"/>
    <w:rsid w:val="00D73BE4"/>
    <w:rsid w:val="00D76144"/>
    <w:rsid w:val="00D77EE6"/>
    <w:rsid w:val="00D814A4"/>
    <w:rsid w:val="00D825CC"/>
    <w:rsid w:val="00D827F1"/>
    <w:rsid w:val="00D834B9"/>
    <w:rsid w:val="00D84566"/>
    <w:rsid w:val="00D84E0D"/>
    <w:rsid w:val="00D859D9"/>
    <w:rsid w:val="00D85D02"/>
    <w:rsid w:val="00D8788D"/>
    <w:rsid w:val="00D91EC2"/>
    <w:rsid w:val="00D91EEF"/>
    <w:rsid w:val="00D92A32"/>
    <w:rsid w:val="00D9476D"/>
    <w:rsid w:val="00D960D2"/>
    <w:rsid w:val="00D9680A"/>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715B"/>
    <w:rsid w:val="00DC0063"/>
    <w:rsid w:val="00DC020C"/>
    <w:rsid w:val="00DC0596"/>
    <w:rsid w:val="00DC0840"/>
    <w:rsid w:val="00DC5852"/>
    <w:rsid w:val="00DC605E"/>
    <w:rsid w:val="00DC725F"/>
    <w:rsid w:val="00DD0021"/>
    <w:rsid w:val="00DD00C5"/>
    <w:rsid w:val="00DD1D23"/>
    <w:rsid w:val="00DD33FB"/>
    <w:rsid w:val="00DD5000"/>
    <w:rsid w:val="00DD6076"/>
    <w:rsid w:val="00DD7367"/>
    <w:rsid w:val="00DD7B2C"/>
    <w:rsid w:val="00DD7CFB"/>
    <w:rsid w:val="00DE0CF1"/>
    <w:rsid w:val="00DE24C3"/>
    <w:rsid w:val="00DE25A2"/>
    <w:rsid w:val="00DE3BC3"/>
    <w:rsid w:val="00DE4020"/>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999"/>
    <w:rsid w:val="00E023B4"/>
    <w:rsid w:val="00E026CA"/>
    <w:rsid w:val="00E027EB"/>
    <w:rsid w:val="00E029E2"/>
    <w:rsid w:val="00E03DC4"/>
    <w:rsid w:val="00E03FCE"/>
    <w:rsid w:val="00E040DA"/>
    <w:rsid w:val="00E041A8"/>
    <w:rsid w:val="00E047BB"/>
    <w:rsid w:val="00E048C4"/>
    <w:rsid w:val="00E06BE1"/>
    <w:rsid w:val="00E06CEE"/>
    <w:rsid w:val="00E11B6F"/>
    <w:rsid w:val="00E11BF1"/>
    <w:rsid w:val="00E13CFA"/>
    <w:rsid w:val="00E143CB"/>
    <w:rsid w:val="00E14D1E"/>
    <w:rsid w:val="00E15682"/>
    <w:rsid w:val="00E15883"/>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8F0"/>
    <w:rsid w:val="00E36F5C"/>
    <w:rsid w:val="00E41188"/>
    <w:rsid w:val="00E41F71"/>
    <w:rsid w:val="00E43AB3"/>
    <w:rsid w:val="00E43E22"/>
    <w:rsid w:val="00E44594"/>
    <w:rsid w:val="00E46363"/>
    <w:rsid w:val="00E466EF"/>
    <w:rsid w:val="00E46A49"/>
    <w:rsid w:val="00E47CFE"/>
    <w:rsid w:val="00E5004A"/>
    <w:rsid w:val="00E51997"/>
    <w:rsid w:val="00E52237"/>
    <w:rsid w:val="00E528A9"/>
    <w:rsid w:val="00E5296D"/>
    <w:rsid w:val="00E5388B"/>
    <w:rsid w:val="00E544D8"/>
    <w:rsid w:val="00E5640D"/>
    <w:rsid w:val="00E56AF7"/>
    <w:rsid w:val="00E572CA"/>
    <w:rsid w:val="00E62822"/>
    <w:rsid w:val="00E62826"/>
    <w:rsid w:val="00E6288D"/>
    <w:rsid w:val="00E62F77"/>
    <w:rsid w:val="00E6300D"/>
    <w:rsid w:val="00E6319A"/>
    <w:rsid w:val="00E6329D"/>
    <w:rsid w:val="00E65CCB"/>
    <w:rsid w:val="00E663A8"/>
    <w:rsid w:val="00E66F50"/>
    <w:rsid w:val="00E67823"/>
    <w:rsid w:val="00E7075B"/>
    <w:rsid w:val="00E727AC"/>
    <w:rsid w:val="00E72F41"/>
    <w:rsid w:val="00E72FD2"/>
    <w:rsid w:val="00E73842"/>
    <w:rsid w:val="00E73FC1"/>
    <w:rsid w:val="00E7446F"/>
    <w:rsid w:val="00E74F78"/>
    <w:rsid w:val="00E76065"/>
    <w:rsid w:val="00E836B3"/>
    <w:rsid w:val="00E84F1A"/>
    <w:rsid w:val="00E84FC1"/>
    <w:rsid w:val="00E852CB"/>
    <w:rsid w:val="00E8629F"/>
    <w:rsid w:val="00E87EB3"/>
    <w:rsid w:val="00E90FB0"/>
    <w:rsid w:val="00E915D3"/>
    <w:rsid w:val="00E92085"/>
    <w:rsid w:val="00E941B1"/>
    <w:rsid w:val="00E95193"/>
    <w:rsid w:val="00E95AB6"/>
    <w:rsid w:val="00E965E0"/>
    <w:rsid w:val="00E96DBD"/>
    <w:rsid w:val="00E96FC5"/>
    <w:rsid w:val="00EA04D1"/>
    <w:rsid w:val="00EA08B8"/>
    <w:rsid w:val="00EA0DBE"/>
    <w:rsid w:val="00EA0FC6"/>
    <w:rsid w:val="00EA1DC2"/>
    <w:rsid w:val="00EA2896"/>
    <w:rsid w:val="00EA3744"/>
    <w:rsid w:val="00EA68CC"/>
    <w:rsid w:val="00EA6CCD"/>
    <w:rsid w:val="00EA7E50"/>
    <w:rsid w:val="00EB0BAE"/>
    <w:rsid w:val="00EB1363"/>
    <w:rsid w:val="00EB1CFE"/>
    <w:rsid w:val="00EB230E"/>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77E"/>
    <w:rsid w:val="00ED60B0"/>
    <w:rsid w:val="00ED6A2F"/>
    <w:rsid w:val="00EE128C"/>
    <w:rsid w:val="00EE1AA9"/>
    <w:rsid w:val="00EE1C7B"/>
    <w:rsid w:val="00EE1F9F"/>
    <w:rsid w:val="00EE2E75"/>
    <w:rsid w:val="00EE3103"/>
    <w:rsid w:val="00EE445C"/>
    <w:rsid w:val="00EE4941"/>
    <w:rsid w:val="00EE70FA"/>
    <w:rsid w:val="00EE7AB0"/>
    <w:rsid w:val="00EF058F"/>
    <w:rsid w:val="00EF1207"/>
    <w:rsid w:val="00EF155A"/>
    <w:rsid w:val="00EF19C7"/>
    <w:rsid w:val="00EF3646"/>
    <w:rsid w:val="00EF3743"/>
    <w:rsid w:val="00EF4B4C"/>
    <w:rsid w:val="00EF5869"/>
    <w:rsid w:val="00EF5C2C"/>
    <w:rsid w:val="00EF5EBF"/>
    <w:rsid w:val="00EF725A"/>
    <w:rsid w:val="00F020A1"/>
    <w:rsid w:val="00F04B23"/>
    <w:rsid w:val="00F05242"/>
    <w:rsid w:val="00F072E0"/>
    <w:rsid w:val="00F0781F"/>
    <w:rsid w:val="00F105C4"/>
    <w:rsid w:val="00F10770"/>
    <w:rsid w:val="00F115A8"/>
    <w:rsid w:val="00F12485"/>
    <w:rsid w:val="00F139FB"/>
    <w:rsid w:val="00F13CEA"/>
    <w:rsid w:val="00F14F93"/>
    <w:rsid w:val="00F1573E"/>
    <w:rsid w:val="00F15FF3"/>
    <w:rsid w:val="00F1649C"/>
    <w:rsid w:val="00F16C69"/>
    <w:rsid w:val="00F16E66"/>
    <w:rsid w:val="00F17E96"/>
    <w:rsid w:val="00F2023E"/>
    <w:rsid w:val="00F202B3"/>
    <w:rsid w:val="00F21C0C"/>
    <w:rsid w:val="00F21D9E"/>
    <w:rsid w:val="00F21DDD"/>
    <w:rsid w:val="00F21EA9"/>
    <w:rsid w:val="00F22A8A"/>
    <w:rsid w:val="00F23D00"/>
    <w:rsid w:val="00F24515"/>
    <w:rsid w:val="00F259C0"/>
    <w:rsid w:val="00F25F02"/>
    <w:rsid w:val="00F266F8"/>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56C7"/>
    <w:rsid w:val="00F6018E"/>
    <w:rsid w:val="00F6047A"/>
    <w:rsid w:val="00F63BB9"/>
    <w:rsid w:val="00F65768"/>
    <w:rsid w:val="00F65AAD"/>
    <w:rsid w:val="00F66878"/>
    <w:rsid w:val="00F66AE6"/>
    <w:rsid w:val="00F67DBC"/>
    <w:rsid w:val="00F7136D"/>
    <w:rsid w:val="00F71BE9"/>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2A7"/>
    <w:rsid w:val="00FA6687"/>
    <w:rsid w:val="00FA6709"/>
    <w:rsid w:val="00FA6CAC"/>
    <w:rsid w:val="00FA71D8"/>
    <w:rsid w:val="00FA7E22"/>
    <w:rsid w:val="00FB206C"/>
    <w:rsid w:val="00FB2E25"/>
    <w:rsid w:val="00FB3622"/>
    <w:rsid w:val="00FB4AE2"/>
    <w:rsid w:val="00FB556B"/>
    <w:rsid w:val="00FB5F94"/>
    <w:rsid w:val="00FC0DD4"/>
    <w:rsid w:val="00FC0F9D"/>
    <w:rsid w:val="00FC1CB4"/>
    <w:rsid w:val="00FC1EC6"/>
    <w:rsid w:val="00FC2389"/>
    <w:rsid w:val="00FC2616"/>
    <w:rsid w:val="00FC2E2B"/>
    <w:rsid w:val="00FC329B"/>
    <w:rsid w:val="00FC364E"/>
    <w:rsid w:val="00FC439E"/>
    <w:rsid w:val="00FC525F"/>
    <w:rsid w:val="00FC5ADA"/>
    <w:rsid w:val="00FC64FE"/>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494A"/>
    <w:rsid w:val="00FE5066"/>
    <w:rsid w:val="00FE5CAF"/>
    <w:rsid w:val="00FE68CB"/>
    <w:rsid w:val="00FE78F0"/>
    <w:rsid w:val="00FE7C84"/>
    <w:rsid w:val="00FF08E7"/>
    <w:rsid w:val="00FF09D9"/>
    <w:rsid w:val="00FF1C09"/>
    <w:rsid w:val="00FF20D0"/>
    <w:rsid w:val="00FF45A6"/>
    <w:rsid w:val="00FF4EA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29</Pages>
  <Words>12371</Words>
  <Characters>68044</Characters>
  <Application>Microsoft Office Word</Application>
  <DocSecurity>0</DocSecurity>
  <Lines>567</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80255</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112</cp:revision>
  <cp:lastPrinted>2024-09-03T21:37:00Z</cp:lastPrinted>
  <dcterms:created xsi:type="dcterms:W3CDTF">2022-06-30T23:54:00Z</dcterms:created>
  <dcterms:modified xsi:type="dcterms:W3CDTF">2024-09-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3"&gt;&lt;session id="xGLnjruu"/&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